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53C" w:rsidRPr="008A42E7" w:rsidRDefault="00846CAC" w:rsidP="00516A32">
      <w:pPr>
        <w:pStyle w:val="CoverSPTSno"/>
      </w:pPr>
      <w:r w:rsidRPr="008A42E7">
        <w:t>PFR SPTS No</w:t>
      </w:r>
      <w:r w:rsidR="0018388C" w:rsidRPr="008A42E7">
        <w:t>.</w:t>
      </w:r>
      <w:r w:rsidR="000921C5" w:rsidRPr="008A42E7">
        <w:t xml:space="preserve"> </w:t>
      </w:r>
      <w:sdt>
        <w:sdtPr>
          <w:id w:val="-345627840"/>
          <w:placeholder>
            <w:docPart w:val="2A16F337B7F04956BE79F1F8F8223404"/>
          </w:placeholder>
          <w:showingPlcHdr/>
        </w:sdtPr>
        <w:sdtEndPr/>
        <w:sdtContent>
          <w:r w:rsidR="00EF622D" w:rsidRPr="001A5D74">
            <w:rPr>
              <w:color w:val="FF0000"/>
            </w:rPr>
            <w:t>[SPTS]</w:t>
          </w:r>
        </w:sdtContent>
      </w:sdt>
    </w:p>
    <w:sdt>
      <w:sdtPr>
        <w:id w:val="-367681406"/>
        <w:placeholder>
          <w:docPart w:val="10BDEFA9394A401195A461D2648FF884"/>
        </w:placeholder>
      </w:sdtPr>
      <w:sdtEndPr/>
      <w:sdtContent>
        <w:p w:rsidR="00C5653C" w:rsidRPr="008A42E7" w:rsidRDefault="004D447A" w:rsidP="00FE6D44">
          <w:pPr>
            <w:pStyle w:val="Title"/>
          </w:pPr>
          <w:r>
            <w:t>Irrigating peas for optimal yields</w:t>
          </w:r>
        </w:p>
      </w:sdtContent>
    </w:sdt>
    <w:sdt>
      <w:sdtPr>
        <w:id w:val="-2144037700"/>
        <w:placeholder>
          <w:docPart w:val="E86477E6A1A741DB9BCC60A723F6C1F1"/>
        </w:placeholder>
      </w:sdtPr>
      <w:sdtEndPr/>
      <w:sdtContent>
        <w:p w:rsidR="007439A3" w:rsidRPr="008A42E7" w:rsidRDefault="004D447A" w:rsidP="006847E0">
          <w:pPr>
            <w:pStyle w:val="Coverauthor"/>
          </w:pPr>
          <w:r>
            <w:t xml:space="preserve">Hamish Brown, Travis Ryan-Salter, Richard Gillespie, Nick Pyke, Mike George, Shane Maley, Alex Michel, Lincoln </w:t>
          </w:r>
        </w:p>
      </w:sdtContent>
    </w:sdt>
    <w:p w:rsidR="006A729A" w:rsidRDefault="00642422" w:rsidP="00962108">
      <w:pPr>
        <w:pStyle w:val="Covermonth"/>
      </w:pPr>
      <w:sdt>
        <w:sdtPr>
          <w:id w:val="2068602444"/>
          <w:placeholder>
            <w:docPart w:val="2EF0F229E52E4951A55ED1ADEAB96201"/>
          </w:placeholder>
          <w:showingPlcHdr/>
        </w:sdtPr>
        <w:sdtEndPr/>
        <w:sdtContent>
          <w:r w:rsidR="00DB670D" w:rsidRPr="00DB670D">
            <w:rPr>
              <w:color w:val="FF0000"/>
            </w:rPr>
            <w:t>[Month Year]</w:t>
          </w:r>
        </w:sdtContent>
      </w:sdt>
      <w:r w:rsidR="00962108">
        <w:t xml:space="preserve"> </w:t>
      </w:r>
    </w:p>
    <w:p w:rsidR="00962108" w:rsidRPr="008A42E7" w:rsidRDefault="00962108" w:rsidP="00831B83">
      <w:pPr>
        <w:pStyle w:val="TableTextDecimal"/>
        <w:sectPr w:rsidR="00962108" w:rsidRPr="008A42E7" w:rsidSect="005C19C0">
          <w:headerReference w:type="even" r:id="rId13"/>
          <w:footerReference w:type="even" r:id="rId14"/>
          <w:headerReference w:type="first" r:id="rId15"/>
          <w:footerReference w:type="first" r:id="rId16"/>
          <w:pgSz w:w="11906" w:h="16838" w:code="9"/>
          <w:pgMar w:top="12474" w:right="1418" w:bottom="851" w:left="1418" w:header="709" w:footer="567" w:gutter="0"/>
          <w:pgNumType w:start="1"/>
          <w:cols w:space="708"/>
          <w:titlePg/>
          <w:docGrid w:linePitch="360"/>
        </w:sectPr>
      </w:pPr>
    </w:p>
    <w:tbl>
      <w:tblPr>
        <w:tblStyle w:val="TableGrid"/>
        <w:tblW w:w="0" w:type="auto"/>
        <w:tblLook w:val="04A0" w:firstRow="1" w:lastRow="0" w:firstColumn="1" w:lastColumn="0" w:noHBand="0" w:noVBand="1"/>
      </w:tblPr>
      <w:tblGrid>
        <w:gridCol w:w="8719"/>
      </w:tblGrid>
      <w:tr w:rsidR="007753BE" w:rsidTr="002742FC">
        <w:tc>
          <w:tcPr>
            <w:tcW w:w="8719" w:type="dxa"/>
            <w:tcBorders>
              <w:top w:val="nil"/>
              <w:left w:val="nil"/>
              <w:bottom w:val="nil"/>
              <w:right w:val="nil"/>
            </w:tcBorders>
            <w:tcMar>
              <w:left w:w="0" w:type="dxa"/>
            </w:tcMar>
          </w:tcPr>
          <w:p w:rsidR="007753BE" w:rsidRDefault="007753BE" w:rsidP="00244498">
            <w:pPr>
              <w:pStyle w:val="Heading4"/>
              <w:outlineLvl w:val="3"/>
            </w:pPr>
            <w:r w:rsidRPr="008A42E7">
              <w:lastRenderedPageBreak/>
              <w:t>Confidential r</w:t>
            </w:r>
            <w:r>
              <w:t xml:space="preserve">eport for: </w:t>
            </w:r>
          </w:p>
        </w:tc>
      </w:tr>
    </w:tbl>
    <w:sdt>
      <w:sdtPr>
        <w:id w:val="-1760444892"/>
        <w:placeholder>
          <w:docPart w:val="7123BA04AAA24D58A563723C5D49A84B"/>
        </w:placeholder>
        <w:showingPlcHdr/>
      </w:sdtPr>
      <w:sdtEndPr/>
      <w:sdtContent>
        <w:p w:rsidR="009676C6" w:rsidRDefault="00DB670D" w:rsidP="00A01A2B">
          <w:pPr>
            <w:pStyle w:val="Client"/>
            <w:spacing w:line="240" w:lineRule="atLeast"/>
          </w:pPr>
          <w:r w:rsidRPr="00DB670D">
            <w:rPr>
              <w:color w:val="FF0000"/>
            </w:rPr>
            <w:t>[Client]</w:t>
          </w:r>
        </w:p>
      </w:sdtContent>
    </w:sdt>
    <w:sdt>
      <w:sdtPr>
        <w:id w:val="1562671769"/>
        <w:placeholder>
          <w:docPart w:val="5D3452D4069D4DA59C33A6B503D5EE9B"/>
        </w:placeholder>
        <w:showingPlcHdr/>
      </w:sdtPr>
      <w:sdtEndPr/>
      <w:sdtContent>
        <w:p w:rsidR="003338FC" w:rsidRPr="008A42E7" w:rsidRDefault="00DB670D" w:rsidP="00A01A2B">
          <w:pPr>
            <w:pStyle w:val="ClientRef"/>
            <w:spacing w:line="240" w:lineRule="atLeast"/>
          </w:pPr>
          <w:r w:rsidRPr="00DB670D">
            <w:rPr>
              <w:color w:val="FF0000"/>
            </w:rPr>
            <w:t>[Ref]</w:t>
          </w:r>
        </w:p>
      </w:sdtContent>
    </w:sdt>
    <w:p w:rsidR="00B40844" w:rsidRDefault="00B40844" w:rsidP="00B40844">
      <w:pPr>
        <w:pStyle w:val="CommentText"/>
        <w:spacing w:line="200" w:lineRule="exact"/>
        <w:rPr>
          <w:rFonts w:ascii="Arial Narrow" w:hAnsi="Arial Narrow"/>
          <w:b/>
          <w:vanish/>
          <w:color w:val="FF0000"/>
        </w:rPr>
      </w:pPr>
    </w:p>
    <w:p w:rsidR="00B40844" w:rsidRDefault="00B40844" w:rsidP="00B40844">
      <w:pPr>
        <w:pStyle w:val="CommentText"/>
        <w:spacing w:line="200" w:lineRule="exact"/>
        <w:rPr>
          <w:rFonts w:ascii="Arial Narrow" w:hAnsi="Arial Narrow"/>
          <w:b/>
          <w:vanish/>
          <w:color w:val="FF0000"/>
        </w:rPr>
      </w:pPr>
      <w:r w:rsidRPr="00A57EF6">
        <w:rPr>
          <w:noProof/>
          <w:lang w:eastAsia="en-NZ"/>
        </w:rPr>
        <w:drawing>
          <wp:anchor distT="0" distB="0" distL="114300" distR="114300" simplePos="0" relativeHeight="251657216" behindDoc="0" locked="0" layoutInCell="1" allowOverlap="1" wp14:anchorId="272272A4" wp14:editId="3F10F167">
            <wp:simplePos x="0" y="0"/>
            <wp:positionH relativeFrom="column">
              <wp:posOffset>1496060</wp:posOffset>
            </wp:positionH>
            <wp:positionV relativeFrom="paragraph">
              <wp:posOffset>-593992</wp:posOffset>
            </wp:positionV>
            <wp:extent cx="3933702" cy="690032"/>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33702" cy="69003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40844" w:rsidRDefault="00B40844" w:rsidP="00B40844">
      <w:pPr>
        <w:pStyle w:val="CommentText"/>
        <w:spacing w:line="200" w:lineRule="exact"/>
        <w:rPr>
          <w:rFonts w:ascii="Arial Narrow" w:hAnsi="Arial Narrow"/>
          <w:vanish/>
          <w:color w:val="FF0000"/>
        </w:rPr>
      </w:pPr>
      <w:r w:rsidRPr="00E636E3">
        <w:rPr>
          <w:rFonts w:ascii="Arial Narrow" w:hAnsi="Arial Narrow"/>
          <w:b/>
          <w:vanish/>
          <w:color w:val="FF0000"/>
        </w:rPr>
        <w:t xml:space="preserve">-- Non-Printing text!! -- INSTRUCTIONS FOR USING THIS TEMPLATE:  </w:t>
      </w:r>
      <w:r w:rsidRPr="00E636E3">
        <w:rPr>
          <w:rFonts w:ascii="Arial Narrow" w:hAnsi="Arial Narrow"/>
          <w:b/>
          <w:vanish/>
          <w:color w:val="FF0000"/>
        </w:rPr>
        <w:br/>
        <w:t>Fill in</w:t>
      </w:r>
      <w:r w:rsidRPr="00E636E3">
        <w:rPr>
          <w:rFonts w:ascii="Arial Narrow" w:hAnsi="Arial Narrow"/>
          <w:vanish/>
          <w:color w:val="FF0000"/>
        </w:rPr>
        <w:t xml:space="preserve"> all </w:t>
      </w:r>
      <w:r w:rsidRPr="00ED3FFC">
        <w:rPr>
          <w:rFonts w:ascii="Arial Narrow" w:hAnsi="Arial Narrow"/>
          <w:b/>
          <w:vanish/>
          <w:color w:val="FF0000"/>
          <w:sz w:val="24"/>
          <w:shd w:val="clear" w:color="auto" w:fill="BFBFBF" w:themeFill="background1" w:themeFillShade="BF"/>
        </w:rPr>
        <w:t>RED</w:t>
      </w:r>
      <w:r w:rsidRPr="00ED3FFC">
        <w:rPr>
          <w:rFonts w:ascii="Arial Narrow" w:hAnsi="Arial Narrow"/>
          <w:vanish/>
          <w:color w:val="FF0000"/>
          <w:sz w:val="24"/>
          <w:shd w:val="clear" w:color="auto" w:fill="BFBFBF" w:themeFill="background1" w:themeFillShade="BF"/>
        </w:rPr>
        <w:t xml:space="preserve"> </w:t>
      </w:r>
      <w:r w:rsidRPr="00E636E3">
        <w:rPr>
          <w:rFonts w:ascii="Arial Narrow" w:hAnsi="Arial Narrow"/>
          <w:vanish/>
          <w:color w:val="FF0000"/>
        </w:rPr>
        <w:t xml:space="preserve">FIELDS </w:t>
      </w:r>
      <w:r w:rsidRPr="008968D7">
        <w:rPr>
          <w:rFonts w:ascii="Arial Narrow" w:hAnsi="Arial Narrow"/>
          <w:b/>
          <w:vanish/>
          <w:color w:val="FF0000"/>
          <w:u w:val="single"/>
        </w:rPr>
        <w:t>only</w:t>
      </w:r>
      <w:r w:rsidRPr="00E636E3">
        <w:rPr>
          <w:rFonts w:ascii="Arial Narrow" w:hAnsi="Arial Narrow"/>
          <w:vanish/>
          <w:color w:val="FF0000"/>
        </w:rPr>
        <w:t xml:space="preserve"> then open </w:t>
      </w:r>
      <w:r w:rsidRPr="008968D7">
        <w:rPr>
          <w:rFonts w:ascii="Arial Narrow" w:hAnsi="Arial Narrow"/>
          <w:vanish/>
          <w:color w:val="FF0000"/>
          <w:u w:val="single"/>
        </w:rPr>
        <w:t>F</w:t>
      </w:r>
      <w:r>
        <w:rPr>
          <w:rFonts w:ascii="Arial Narrow" w:hAnsi="Arial Narrow"/>
          <w:vanish/>
          <w:color w:val="FF0000"/>
        </w:rPr>
        <w:t xml:space="preserve">ile–PRINT [to </w:t>
      </w:r>
      <w:r w:rsidRPr="00E636E3">
        <w:rPr>
          <w:rFonts w:ascii="Arial Narrow" w:hAnsi="Arial Narrow"/>
          <w:vanish/>
          <w:color w:val="FF0000"/>
        </w:rPr>
        <w:t>Preview</w:t>
      </w:r>
      <w:r>
        <w:rPr>
          <w:rFonts w:ascii="Arial Narrow" w:hAnsi="Arial Narrow"/>
          <w:vanish/>
          <w:color w:val="FF0000"/>
        </w:rPr>
        <w:t>]</w:t>
      </w:r>
      <w:r w:rsidRPr="00E636E3">
        <w:rPr>
          <w:rFonts w:ascii="Arial Narrow" w:hAnsi="Arial Narrow"/>
          <w:vanish/>
          <w:color w:val="FF0000"/>
        </w:rPr>
        <w:t xml:space="preserve"> </w:t>
      </w:r>
      <w:r>
        <w:rPr>
          <w:rFonts w:ascii="Arial Narrow" w:hAnsi="Arial Narrow"/>
          <w:vanish/>
          <w:color w:val="FF0000"/>
        </w:rPr>
        <w:t>then</w:t>
      </w:r>
      <w:r w:rsidRPr="00E636E3">
        <w:rPr>
          <w:rFonts w:ascii="Arial Narrow" w:hAnsi="Arial Narrow"/>
          <w:vanish/>
          <w:color w:val="FF0000"/>
        </w:rPr>
        <w:t xml:space="preserve"> </w:t>
      </w:r>
      <w:r w:rsidR="008968D7">
        <w:rPr>
          <w:rFonts w:ascii="Arial Narrow" w:hAnsi="Arial Narrow"/>
          <w:vanish/>
          <w:color w:val="FF0000"/>
        </w:rPr>
        <w:t>back-arrow out</w:t>
      </w:r>
      <w:r w:rsidRPr="00E636E3">
        <w:rPr>
          <w:rFonts w:ascii="Arial Narrow" w:hAnsi="Arial Narrow"/>
          <w:vanish/>
          <w:color w:val="FF0000"/>
        </w:rPr>
        <w:t xml:space="preserve"> </w:t>
      </w:r>
      <w:r w:rsidR="008968D7">
        <w:rPr>
          <w:rFonts w:ascii="Arial Narrow" w:hAnsi="Arial Narrow"/>
          <w:vanish/>
          <w:color w:val="FF0000"/>
        </w:rPr>
        <w:t>–</w:t>
      </w:r>
      <w:r w:rsidRPr="00E636E3">
        <w:rPr>
          <w:rFonts w:ascii="Arial Narrow" w:hAnsi="Arial Narrow"/>
          <w:vanish/>
          <w:color w:val="FF0000"/>
        </w:rPr>
        <w:t xml:space="preserve"> to force </w:t>
      </w:r>
      <w:r w:rsidRPr="00ED3FFC">
        <w:rPr>
          <w:rFonts w:ascii="Arial Narrow" w:hAnsi="Arial Narrow"/>
          <w:b/>
          <w:vanish/>
          <w:color w:val="FF0000"/>
          <w:shd w:val="clear" w:color="auto" w:fill="BFBFBF" w:themeFill="background1" w:themeFillShade="BF"/>
        </w:rPr>
        <w:t>[grey]</w:t>
      </w:r>
      <w:r w:rsidRPr="00E636E3">
        <w:rPr>
          <w:rFonts w:ascii="Arial Narrow" w:hAnsi="Arial Narrow"/>
          <w:vanish/>
          <w:color w:val="FF0000"/>
        </w:rPr>
        <w:t xml:space="preserve"> fields to auto-update throughout the document.</w:t>
      </w:r>
      <w:r>
        <w:rPr>
          <w:rFonts w:ascii="Arial Narrow" w:hAnsi="Arial Narrow"/>
          <w:vanish/>
          <w:color w:val="FF0000"/>
        </w:rPr>
        <w:t xml:space="preserve"> </w:t>
      </w:r>
      <w:r w:rsidRPr="00E46A33">
        <w:rPr>
          <w:rFonts w:ascii="Arial Narrow" w:hAnsi="Arial Narrow"/>
          <w:b/>
          <w:vanish/>
          <w:color w:val="FF0000"/>
        </w:rPr>
        <w:t>Repeat</w:t>
      </w:r>
      <w:r>
        <w:rPr>
          <w:rFonts w:ascii="Arial Narrow" w:hAnsi="Arial Narrow"/>
          <w:vanish/>
          <w:color w:val="FF0000"/>
        </w:rPr>
        <w:t xml:space="preserve"> this process </w:t>
      </w:r>
      <w:r w:rsidR="008968D7">
        <w:rPr>
          <w:rFonts w:ascii="Arial Narrow" w:hAnsi="Arial Narrow"/>
          <w:vanish/>
          <w:color w:val="FF0000"/>
        </w:rPr>
        <w:t xml:space="preserve">if you </w:t>
      </w:r>
      <w:r>
        <w:rPr>
          <w:rFonts w:ascii="Arial Narrow" w:hAnsi="Arial Narrow"/>
          <w:vanish/>
          <w:color w:val="FF0000"/>
        </w:rPr>
        <w:t xml:space="preserve">update any red fields </w:t>
      </w:r>
      <w:r w:rsidR="008968D7">
        <w:rPr>
          <w:rFonts w:ascii="Arial Narrow" w:hAnsi="Arial Narrow"/>
          <w:vanish/>
          <w:color w:val="FF0000"/>
        </w:rPr>
        <w:t>later and want to update again</w:t>
      </w:r>
      <w:r>
        <w:rPr>
          <w:rFonts w:ascii="Arial Narrow" w:hAnsi="Arial Narrow"/>
          <w:vanish/>
          <w:color w:val="FF0000"/>
        </w:rPr>
        <w:t>.</w:t>
      </w:r>
      <w:r w:rsidRPr="00E636E3">
        <w:rPr>
          <w:rFonts w:ascii="Arial Narrow" w:hAnsi="Arial Narrow"/>
          <w:vanish/>
          <w:color w:val="FF0000"/>
        </w:rPr>
        <w:br/>
        <w:t xml:space="preserve">See </w:t>
      </w:r>
      <w:r w:rsidRPr="00E636E3">
        <w:rPr>
          <w:rFonts w:ascii="Arial Narrow" w:hAnsi="Arial Narrow"/>
          <w:b/>
          <w:vanish/>
          <w:color w:val="FF0000"/>
        </w:rPr>
        <w:t>HOME</w:t>
      </w:r>
      <w:r w:rsidRPr="00E636E3">
        <w:rPr>
          <w:rFonts w:ascii="Arial Narrow" w:hAnsi="Arial Narrow"/>
          <w:vanish/>
          <w:color w:val="FF0000"/>
        </w:rPr>
        <w:t xml:space="preserve"> ribbon, </w:t>
      </w:r>
      <w:r w:rsidRPr="00E636E3">
        <w:rPr>
          <w:rFonts w:ascii="Arial Narrow" w:hAnsi="Arial Narrow"/>
          <w:vanish/>
          <w:color w:val="FF0000"/>
          <w:u w:val="single"/>
        </w:rPr>
        <w:t>Style</w:t>
      </w:r>
      <w:r w:rsidRPr="00E636E3">
        <w:rPr>
          <w:rFonts w:ascii="Arial Narrow" w:hAnsi="Arial Narrow"/>
          <w:vanish/>
          <w:color w:val="FF0000"/>
        </w:rPr>
        <w:t xml:space="preserve"> box where there are 2 rows to scroll for heading options.</w:t>
      </w:r>
      <w:r w:rsidRPr="00E636E3">
        <w:rPr>
          <w:rFonts w:ascii="Arial Narrow" w:hAnsi="Arial Narrow"/>
          <w:vanish/>
          <w:color w:val="FF0000"/>
        </w:rPr>
        <w:br/>
        <w:t>IF you opened thi</w:t>
      </w:r>
      <w:r w:rsidR="008968D7">
        <w:rPr>
          <w:rFonts w:ascii="Arial Narrow" w:hAnsi="Arial Narrow"/>
          <w:vanish/>
          <w:color w:val="FF0000"/>
        </w:rPr>
        <w:t>s template using File</w:t>
      </w:r>
      <w:r w:rsidRPr="00E636E3">
        <w:rPr>
          <w:rFonts w:ascii="Arial Narrow" w:hAnsi="Arial Narrow"/>
          <w:vanish/>
          <w:color w:val="FF0000"/>
        </w:rPr>
        <w:t xml:space="preserve">–Open instead of double-clicking </w:t>
      </w:r>
      <w:r w:rsidR="008968D7">
        <w:rPr>
          <w:rFonts w:ascii="Arial Narrow" w:hAnsi="Arial Narrow"/>
          <w:vanish/>
          <w:color w:val="FF0000"/>
        </w:rPr>
        <w:t>the icon to open</w:t>
      </w:r>
      <w:r w:rsidRPr="00E636E3">
        <w:rPr>
          <w:rFonts w:ascii="Arial Narrow" w:hAnsi="Arial Narrow"/>
          <w:vanish/>
          <w:color w:val="FF0000"/>
        </w:rPr>
        <w:t>, use “SAVE AS” and make sure file extn is “.do</w:t>
      </w:r>
      <w:r w:rsidRPr="00E636E3">
        <w:rPr>
          <w:rFonts w:ascii="Arial Narrow" w:hAnsi="Arial Narrow"/>
          <w:vanish/>
          <w:color w:val="FF0000"/>
          <w:highlight w:val="yellow"/>
        </w:rPr>
        <w:t>c</w:t>
      </w:r>
      <w:r w:rsidRPr="00E636E3">
        <w:rPr>
          <w:rFonts w:ascii="Arial Narrow" w:hAnsi="Arial Narrow"/>
          <w:vanish/>
          <w:color w:val="FF0000"/>
        </w:rPr>
        <w:t>x”.</w:t>
      </w:r>
    </w:p>
    <w:p w:rsidR="00FE4B2B" w:rsidRPr="00E636E3" w:rsidRDefault="00FE4B2B" w:rsidP="00B40844">
      <w:pPr>
        <w:pStyle w:val="CommentText"/>
        <w:spacing w:line="200" w:lineRule="exact"/>
        <w:rPr>
          <w:rFonts w:ascii="Arial Narrow" w:hAnsi="Arial Narrow"/>
          <w:vanish/>
          <w:color w:val="FF0000"/>
        </w:rPr>
      </w:pPr>
      <w:r>
        <w:rPr>
          <w:rFonts w:ascii="Arial Narrow" w:hAnsi="Arial Narrow"/>
          <w:vanish/>
          <w:color w:val="FF0000"/>
        </w:rPr>
        <w:t>Press Alt+Crtl+Shift+S to open the styles gallery – turn on the Show Preview options to see all the styles available for use in this template.</w:t>
      </w:r>
      <w:r w:rsidR="008968D7">
        <w:rPr>
          <w:rFonts w:ascii="Arial Narrow" w:hAnsi="Arial Narrow"/>
          <w:vanish/>
          <w:color w:val="FF0000"/>
        </w:rPr>
        <w:t xml:space="preserve"> Click our link: </w:t>
      </w:r>
      <w:hyperlink r:id="rId18" w:history="1">
        <w:r w:rsidR="008968D7" w:rsidRPr="008968D7">
          <w:rPr>
            <w:rStyle w:val="Hyperlink"/>
            <w:rFonts w:ascii="Arial Narrow" w:hAnsi="Arial Narrow"/>
            <w:vanish/>
          </w:rPr>
          <w:t>RATT</w:t>
        </w:r>
      </w:hyperlink>
      <w:r w:rsidR="008968D7">
        <w:rPr>
          <w:rFonts w:ascii="Arial Narrow" w:hAnsi="Arial Narrow"/>
          <w:vanish/>
          <w:color w:val="FF0000"/>
        </w:rPr>
        <w:t xml:space="preserve"> for more Tips!</w:t>
      </w:r>
    </w:p>
    <w:p w:rsidR="00137FF5" w:rsidRDefault="00137FF5" w:rsidP="009676C6">
      <w:pPr>
        <w:pStyle w:val="Disclaimeretcheading"/>
        <w:rPr>
          <w:rFonts w:ascii="Arial Bold" w:hAnsi="Arial Bold"/>
          <w:u w:color="FFFF00"/>
        </w:rPr>
      </w:pPr>
    </w:p>
    <w:p w:rsidR="000E7B64" w:rsidRPr="008A42E7" w:rsidRDefault="000E7B64" w:rsidP="000E7B64">
      <w:pPr>
        <w:pStyle w:val="Disclaimeretcheading"/>
        <w:rPr>
          <w:rFonts w:ascii="Arial Bold" w:hAnsi="Arial Bold"/>
          <w:u w:color="FFFF00"/>
        </w:rPr>
      </w:pPr>
      <w:r w:rsidRPr="008A42E7">
        <w:rPr>
          <w:rFonts w:ascii="Arial Bold" w:hAnsi="Arial Bold"/>
          <w:u w:color="FFFF00"/>
        </w:rPr>
        <w:t>DISCLAIMER</w:t>
      </w:r>
    </w:p>
    <w:p w:rsidR="000E7B64" w:rsidRPr="00B30D11" w:rsidRDefault="000E7B64" w:rsidP="000E7B64">
      <w:pPr>
        <w:pStyle w:val="Disclaimeretctext"/>
        <w:rPr>
          <w:u w:color="FFFF00"/>
        </w:rPr>
      </w:pPr>
      <w:r w:rsidRPr="00B30D11">
        <w:rPr>
          <w:u w:color="FFFF00"/>
        </w:rPr>
        <w:t>The New Zealand Institute for Plant and Food Research Limited does not give any prediction, warranty or assurance in relation to the accuracy of or fitness for any particular use or application of, any information or scientific or other result contained in this report. Neither The New Zealand Institute for Plant and Food Research Limited nor any of its employees, students, contractors, subcontractors or agents shall be liable for any cost (including legal costs), claim, liability, loss, damage, injury or the like, which may be suffered or incurred as a direct or indirect result of the reliance by any person on any information contained in this report.</w:t>
      </w:r>
    </w:p>
    <w:p w:rsidR="000E7B64" w:rsidRPr="008A42E7" w:rsidRDefault="000E7B64" w:rsidP="000E7B64">
      <w:pPr>
        <w:pStyle w:val="Disclaimeretcheading"/>
        <w:rPr>
          <w:rFonts w:ascii="Arial Bold" w:hAnsi="Arial Bold"/>
          <w:u w:color="FFFF00"/>
        </w:rPr>
      </w:pPr>
      <w:r w:rsidRPr="008A42E7">
        <w:rPr>
          <w:rFonts w:ascii="Arial Bold" w:hAnsi="Arial Bold"/>
          <w:u w:color="FFFF00"/>
        </w:rPr>
        <w:t>LIMITED PROTECTION</w:t>
      </w:r>
    </w:p>
    <w:p w:rsidR="000E7B64" w:rsidRDefault="000E7B64" w:rsidP="000E7B64">
      <w:pPr>
        <w:pStyle w:val="Disclaimeretcheading"/>
        <w:tabs>
          <w:tab w:val="center" w:pos="3968"/>
        </w:tabs>
        <w:rPr>
          <w:b w:val="0"/>
          <w:bCs w:val="0"/>
          <w:u w:color="FFFF00"/>
        </w:rPr>
      </w:pPr>
      <w:r w:rsidRPr="00B30D11">
        <w:rPr>
          <w:b w:val="0"/>
          <w:bCs w:val="0"/>
          <w:u w:color="FFFF00"/>
        </w:rPr>
        <w:t>This report may be reproduced in full, but not in part, without the prior written permission of The New Zealand Institute for Pl</w:t>
      </w:r>
      <w:r>
        <w:rPr>
          <w:b w:val="0"/>
          <w:bCs w:val="0"/>
          <w:u w:color="FFFF00"/>
        </w:rPr>
        <w:t xml:space="preserve">ant and Food Research Limited. </w:t>
      </w:r>
      <w:r w:rsidRPr="00B30D11">
        <w:rPr>
          <w:b w:val="0"/>
          <w:bCs w:val="0"/>
          <w:u w:color="FFFF00"/>
        </w:rPr>
        <w:t>To request permission to reproduce</w:t>
      </w:r>
      <w:r>
        <w:rPr>
          <w:b w:val="0"/>
          <w:bCs w:val="0"/>
          <w:u w:color="FFFF00"/>
        </w:rPr>
        <w:t xml:space="preserve"> the report in part, write to: </w:t>
      </w:r>
      <w:r w:rsidRPr="00B30D11">
        <w:rPr>
          <w:b w:val="0"/>
          <w:bCs w:val="0"/>
          <w:u w:color="FFFF00"/>
        </w:rPr>
        <w:t xml:space="preserve">The Science Publication Office, The New Zealand Institute for Plant and Food Research Limited – Postal Address: Private Bag 92169, Victoria Street West, Auckland 1142, New Zealand; Email: </w:t>
      </w:r>
      <w:r>
        <w:rPr>
          <w:b w:val="0"/>
          <w:bCs w:val="0"/>
          <w:color w:val="auto"/>
          <w:u w:color="FFFF00"/>
        </w:rPr>
        <w:t>SPO-Team@plantandfood.co.nz.</w:t>
      </w:r>
    </w:p>
    <w:p w:rsidR="000E7B64" w:rsidRPr="008A42E7" w:rsidRDefault="000E7B64" w:rsidP="000E7B64">
      <w:pPr>
        <w:pStyle w:val="Disclaimeretcheading"/>
        <w:tabs>
          <w:tab w:val="center" w:pos="3968"/>
        </w:tabs>
        <w:rPr>
          <w:rFonts w:ascii="Arial Bold" w:hAnsi="Arial Bold"/>
          <w:u w:color="FFFF00"/>
        </w:rPr>
      </w:pPr>
      <w:r w:rsidRPr="008A42E7">
        <w:rPr>
          <w:rFonts w:ascii="Arial Bold" w:hAnsi="Arial Bold"/>
          <w:u w:color="FFFF00"/>
        </w:rPr>
        <w:t>CONFIDENTIALITY</w:t>
      </w:r>
    </w:p>
    <w:p w:rsidR="000E7B64" w:rsidRPr="008A42E7" w:rsidRDefault="000E7B64" w:rsidP="000E7B64">
      <w:pPr>
        <w:pStyle w:val="Disclaimeretctext"/>
        <w:rPr>
          <w:u w:color="FFFF00"/>
        </w:rPr>
      </w:pPr>
      <w:r w:rsidRPr="008A42E7">
        <w:rPr>
          <w:u w:color="FFFF00"/>
        </w:rPr>
        <w:t>This report contains valuable information in relation to the</w:t>
      </w:r>
      <w:r>
        <w:rPr>
          <w:u w:color="FFFF00"/>
        </w:rPr>
        <w:t xml:space="preserve"> </w:t>
      </w:r>
      <w:bookmarkStart w:id="0" w:name="Programme"/>
      <w:sdt>
        <w:sdtPr>
          <w:rPr>
            <w:u w:color="FFFF00"/>
          </w:rPr>
          <w:id w:val="389233950"/>
          <w:placeholder>
            <w:docPart w:val="357433B1398B491782A221370A57C39A"/>
          </w:placeholder>
          <w:showingPlcHdr/>
        </w:sdtPr>
        <w:sdtEndPr/>
        <w:sdtContent>
          <w:r w:rsidRPr="00EF622D">
            <w:rPr>
              <w:color w:val="FF0000"/>
              <w:u w:color="FFFF00"/>
            </w:rPr>
            <w:t>[Programme]</w:t>
          </w:r>
        </w:sdtContent>
      </w:sdt>
      <w:bookmarkEnd w:id="0"/>
      <w:r>
        <w:rPr>
          <w:u w:color="FFFF00"/>
        </w:rPr>
        <w:t xml:space="preserve"> </w:t>
      </w:r>
      <w:r w:rsidRPr="008A42E7">
        <w:rPr>
          <w:u w:color="FFFF00"/>
        </w:rPr>
        <w:t>programme that is confide</w:t>
      </w:r>
      <w:r>
        <w:rPr>
          <w:u w:color="FFFF00"/>
        </w:rPr>
        <w:t xml:space="preserve">ntial to the business of The New Zealand Institute for </w:t>
      </w:r>
      <w:r w:rsidRPr="008A42E7">
        <w:rPr>
          <w:u w:color="FFFF00"/>
        </w:rPr>
        <w:t xml:space="preserve">Plant </w:t>
      </w:r>
      <w:r>
        <w:rPr>
          <w:u w:color="FFFF00"/>
        </w:rPr>
        <w:t>and</w:t>
      </w:r>
      <w:r w:rsidRPr="008A42E7">
        <w:rPr>
          <w:u w:color="FFFF00"/>
        </w:rPr>
        <w:t xml:space="preserve"> Food Research </w:t>
      </w:r>
      <w:r>
        <w:rPr>
          <w:u w:color="FFFF00"/>
        </w:rPr>
        <w:t xml:space="preserve">Limited </w:t>
      </w:r>
      <w:r w:rsidRPr="008A42E7">
        <w:rPr>
          <w:u w:color="FFFF00"/>
        </w:rPr>
        <w:t xml:space="preserve">and </w:t>
      </w:r>
      <w:r>
        <w:rPr>
          <w:u w:color="FFFF00"/>
        </w:rPr>
        <w:fldChar w:fldCharType="begin"/>
      </w:r>
      <w:r>
        <w:rPr>
          <w:u w:color="FFFF00"/>
        </w:rPr>
        <w:instrText xml:space="preserve"> STYLEREF  Client  \* MERGEFORMAT </w:instrText>
      </w:r>
      <w:r>
        <w:rPr>
          <w:u w:color="FFFF00"/>
        </w:rPr>
        <w:fldChar w:fldCharType="separate"/>
      </w:r>
      <w:r w:rsidR="00C46482">
        <w:rPr>
          <w:noProof/>
          <w:u w:color="FFFF00"/>
        </w:rPr>
        <w:t>[Client]</w:t>
      </w:r>
      <w:r>
        <w:rPr>
          <w:u w:color="FFFF00"/>
        </w:rPr>
        <w:fldChar w:fldCharType="end"/>
      </w:r>
      <w:r w:rsidRPr="008A42E7">
        <w:rPr>
          <w:u w:color="FFFF00"/>
        </w:rPr>
        <w:t xml:space="preserve">. This report is provided solely for the purpose of advising on the progress of </w:t>
      </w:r>
      <w:r w:rsidRPr="00BC1293">
        <w:rPr>
          <w:color w:val="auto"/>
          <w:u w:color="FFFF00"/>
        </w:rPr>
        <w:t xml:space="preserve">the </w:t>
      </w:r>
      <w:r w:rsidR="001B32B2" w:rsidRPr="00BC1293">
        <w:rPr>
          <w:color w:val="auto"/>
          <w:u w:color="FFFF00"/>
        </w:rPr>
        <w:fldChar w:fldCharType="begin"/>
      </w:r>
      <w:r w:rsidR="001B32B2" w:rsidRPr="00BC1293">
        <w:rPr>
          <w:color w:val="auto"/>
          <w:u w:color="FFFF00"/>
        </w:rPr>
        <w:instrText xml:space="preserve"> REF Programme \h </w:instrText>
      </w:r>
      <w:r w:rsidR="00BC1293">
        <w:rPr>
          <w:color w:val="auto"/>
          <w:u w:color="FFFF00"/>
        </w:rPr>
        <w:instrText xml:space="preserve"> \* MERGEFORMAT </w:instrText>
      </w:r>
      <w:r w:rsidR="001B32B2" w:rsidRPr="00BC1293">
        <w:rPr>
          <w:color w:val="auto"/>
          <w:u w:color="FFFF00"/>
        </w:rPr>
      </w:r>
      <w:r w:rsidR="001B32B2" w:rsidRPr="00BC1293">
        <w:rPr>
          <w:color w:val="auto"/>
          <w:u w:color="FFFF00"/>
        </w:rPr>
        <w:fldChar w:fldCharType="separate"/>
      </w:r>
      <w:sdt>
        <w:sdtPr>
          <w:rPr>
            <w:color w:val="auto"/>
            <w:u w:color="FFFF00"/>
          </w:rPr>
          <w:id w:val="7112591"/>
          <w:placeholder>
            <w:docPart w:val="982ECDE377BB4C4EB238F6EF78255164"/>
          </w:placeholder>
          <w:showingPlcHdr/>
        </w:sdtPr>
        <w:sdtContent>
          <w:r w:rsidR="00C46482" w:rsidRPr="00C46482">
            <w:rPr>
              <w:color w:val="auto"/>
              <w:u w:color="FFFF00"/>
            </w:rPr>
            <w:t>[Programme]</w:t>
          </w:r>
        </w:sdtContent>
      </w:sdt>
      <w:r w:rsidR="001B32B2" w:rsidRPr="00BC1293">
        <w:rPr>
          <w:color w:val="auto"/>
          <w:u w:color="FFFF00"/>
        </w:rPr>
        <w:fldChar w:fldCharType="end"/>
      </w:r>
      <w:r w:rsidRPr="00BC1293">
        <w:rPr>
          <w:color w:val="auto"/>
          <w:u w:color="FFFF00"/>
        </w:rPr>
        <w:t xml:space="preserve"> programme</w:t>
      </w:r>
      <w:r w:rsidRPr="008A42E7">
        <w:rPr>
          <w:u w:color="FFFF00"/>
        </w:rPr>
        <w:t>, and the information it contains should be treated as “Confidential Info</w:t>
      </w:r>
      <w:r>
        <w:rPr>
          <w:u w:color="FFFF00"/>
        </w:rPr>
        <w:t xml:space="preserve">rmation” in accordance with The New Zealand Institute for </w:t>
      </w:r>
      <w:r w:rsidRPr="008A42E7">
        <w:rPr>
          <w:u w:color="FFFF00"/>
        </w:rPr>
        <w:t xml:space="preserve">Plant </w:t>
      </w:r>
      <w:r>
        <w:rPr>
          <w:u w:color="FFFF00"/>
        </w:rPr>
        <w:t>and</w:t>
      </w:r>
      <w:r w:rsidRPr="008A42E7">
        <w:rPr>
          <w:u w:color="FFFF00"/>
        </w:rPr>
        <w:t xml:space="preserve"> Food Research </w:t>
      </w:r>
      <w:r>
        <w:rPr>
          <w:u w:color="FFFF00"/>
        </w:rPr>
        <w:t xml:space="preserve">Limited’s </w:t>
      </w:r>
      <w:r w:rsidRPr="008A42E7">
        <w:rPr>
          <w:u w:color="FFFF00"/>
        </w:rPr>
        <w:t xml:space="preserve">Agreement with </w:t>
      </w:r>
      <w:r>
        <w:rPr>
          <w:u w:color="FFFF00"/>
        </w:rPr>
        <w:fldChar w:fldCharType="begin"/>
      </w:r>
      <w:r>
        <w:rPr>
          <w:u w:color="FFFF00"/>
        </w:rPr>
        <w:instrText xml:space="preserve"> STYLEREF  Client  \* MERGEFORMAT </w:instrText>
      </w:r>
      <w:r>
        <w:rPr>
          <w:u w:color="FFFF00"/>
        </w:rPr>
        <w:fldChar w:fldCharType="separate"/>
      </w:r>
      <w:r w:rsidR="00C46482">
        <w:rPr>
          <w:noProof/>
          <w:u w:color="FFFF00"/>
        </w:rPr>
        <w:t>[Client]</w:t>
      </w:r>
      <w:r>
        <w:rPr>
          <w:u w:color="FFFF00"/>
        </w:rPr>
        <w:fldChar w:fldCharType="end"/>
      </w:r>
      <w:r w:rsidRPr="008A42E7">
        <w:rPr>
          <w:u w:color="FFFF00"/>
        </w:rPr>
        <w:t>.</w:t>
      </w:r>
    </w:p>
    <w:p w:rsidR="000E7B64" w:rsidRPr="008A42E7" w:rsidRDefault="000E7B64" w:rsidP="000E7B64">
      <w:pPr>
        <w:pStyle w:val="Disclaimeretcheading"/>
        <w:rPr>
          <w:rFonts w:ascii="Arial Bold" w:hAnsi="Arial Bold"/>
          <w:u w:color="FFFF00"/>
        </w:rPr>
      </w:pPr>
      <w:r w:rsidRPr="008A42E7">
        <w:rPr>
          <w:rFonts w:ascii="Arial Bold" w:hAnsi="Arial Bold"/>
          <w:u w:color="FFFF00"/>
        </w:rPr>
        <w:t>COPYRIGHT</w:t>
      </w:r>
    </w:p>
    <w:p w:rsidR="00137FF5" w:rsidRDefault="000E7B64" w:rsidP="000E7B64">
      <w:pPr>
        <w:pStyle w:val="Disclaimeretctext"/>
        <w:rPr>
          <w:rFonts w:ascii="Arial Bold" w:hAnsi="Arial Bold"/>
          <w:u w:color="FFFF00"/>
        </w:rPr>
      </w:pPr>
      <w:r>
        <w:rPr>
          <w:u w:color="FFFF00"/>
        </w:rPr>
        <w:t>© COPYRIGHT (</w:t>
      </w:r>
      <w:r w:rsidR="001B32B2">
        <w:rPr>
          <w:u w:color="FFFF00"/>
        </w:rPr>
        <w:fldChar w:fldCharType="begin"/>
      </w:r>
      <w:r w:rsidR="001B32B2">
        <w:rPr>
          <w:u w:color="FFFF00"/>
        </w:rPr>
        <w:instrText xml:space="preserve"> DATE  \@ "yyyy"  \* MERGEFORMAT </w:instrText>
      </w:r>
      <w:r w:rsidR="001B32B2">
        <w:rPr>
          <w:u w:color="FFFF00"/>
        </w:rPr>
        <w:fldChar w:fldCharType="separate"/>
      </w:r>
      <w:r w:rsidR="00C46482">
        <w:rPr>
          <w:noProof/>
          <w:u w:color="FFFF00"/>
        </w:rPr>
        <w:t>2022</w:t>
      </w:r>
      <w:r w:rsidR="001B32B2">
        <w:rPr>
          <w:u w:color="FFFF00"/>
        </w:rPr>
        <w:fldChar w:fldCharType="end"/>
      </w:r>
      <w:r w:rsidRPr="008A42E7">
        <w:rPr>
          <w:u w:color="FFFF00"/>
        </w:rPr>
        <w:t xml:space="preserve">) </w:t>
      </w:r>
      <w:r w:rsidRPr="00B30D11">
        <w:rPr>
          <w:u w:color="FFFF00"/>
        </w:rPr>
        <w:t>The New Zealand Institute for Plant and Food Research Limited. All Rights Reserved. No part of this report may be reproduced, stored in a retrieval system, transmitted, reported, or copied in any form or by any means electronic, mechanical or otherwise, without the prior written permission of the of The New Zealand Institute for Plant and Food Research Limited. Information contained in this report is confidential and is not to be disclosed in any form to any party without the prior approval in writing of The New Zealand Institute for P</w:t>
      </w:r>
      <w:r>
        <w:rPr>
          <w:u w:color="FFFF00"/>
        </w:rPr>
        <w:t>lant and Food Research Limited.</w:t>
      </w:r>
      <w:r w:rsidRPr="00B30D11">
        <w:rPr>
          <w:u w:color="FFFF00"/>
        </w:rPr>
        <w:t xml:space="preserve"> To request permission, write to: The Science Publication Office, The New Zealand Institute for Plant and Food Research Limited – Postal Address: Private Bag 92169, Victoria Street West, Auckland 1142, New Zealand; Ema</w:t>
      </w:r>
      <w:r>
        <w:rPr>
          <w:u w:color="FFFF00"/>
        </w:rPr>
        <w:t>il: SPO-Team@plantandfood.co.nz.</w:t>
      </w:r>
    </w:p>
    <w:p w:rsidR="009676C6" w:rsidRPr="008A42E7" w:rsidRDefault="009676C6" w:rsidP="009676C6">
      <w:pPr>
        <w:pStyle w:val="Disclaimeretcheading"/>
      </w:pPr>
      <w:r w:rsidRPr="008A42E7">
        <w:t>PUBLICATION DATA</w:t>
      </w:r>
    </w:p>
    <w:p w:rsidR="009676C6" w:rsidRPr="008A42E7" w:rsidRDefault="00D6314B" w:rsidP="00846CAC">
      <w:pPr>
        <w:pStyle w:val="Disclaimeretctext"/>
        <w:rPr>
          <w:u w:color="000000"/>
        </w:rPr>
      </w:pPr>
      <w:r>
        <w:rPr>
          <w:noProof/>
        </w:rPr>
        <w:fldChar w:fldCharType="begin"/>
      </w:r>
      <w:r>
        <w:rPr>
          <w:noProof/>
        </w:rPr>
        <w:instrText xml:space="preserve"> STYLEREF  "Cover author"  \* MERGEFORMAT </w:instrText>
      </w:r>
      <w:r>
        <w:rPr>
          <w:noProof/>
        </w:rPr>
        <w:fldChar w:fldCharType="separate"/>
      </w:r>
      <w:r w:rsidR="00C46482">
        <w:rPr>
          <w:noProof/>
        </w:rPr>
        <w:t>Hamish Brown, Travis Ryan-Salter, Richard Gillespie, Nick Pyke, Mike George, Shane Maley, Alex Michel, Lincoln</w:t>
      </w:r>
      <w:r>
        <w:rPr>
          <w:noProof/>
        </w:rPr>
        <w:fldChar w:fldCharType="end"/>
      </w:r>
      <w:r w:rsidR="009676C6" w:rsidRPr="008A42E7">
        <w:rPr>
          <w:u w:color="000000"/>
        </w:rPr>
        <w:t>.</w:t>
      </w:r>
      <w:r w:rsidR="0036724F" w:rsidRPr="008A42E7">
        <w:rPr>
          <w:u w:color="000000"/>
        </w:rPr>
        <w:t xml:space="preserve"> </w:t>
      </w:r>
      <w:r>
        <w:rPr>
          <w:noProof/>
        </w:rPr>
        <w:fldChar w:fldCharType="begin"/>
      </w:r>
      <w:r>
        <w:rPr>
          <w:noProof/>
        </w:rPr>
        <w:instrText xml:space="preserve"> STYLEREF  "Cover month"  \* MERGEFORMAT </w:instrText>
      </w:r>
      <w:r>
        <w:rPr>
          <w:noProof/>
        </w:rPr>
        <w:fldChar w:fldCharType="separate"/>
      </w:r>
      <w:r w:rsidR="00C46482">
        <w:rPr>
          <w:noProof/>
        </w:rPr>
        <w:t>[Month Year]</w:t>
      </w:r>
      <w:r>
        <w:rPr>
          <w:noProof/>
        </w:rPr>
        <w:fldChar w:fldCharType="end"/>
      </w:r>
      <w:r w:rsidR="009676C6" w:rsidRPr="008A42E7">
        <w:rPr>
          <w:u w:color="000000"/>
        </w:rPr>
        <w:t>.</w:t>
      </w:r>
      <w:r w:rsidR="001641C7" w:rsidRPr="008A42E7">
        <w:rPr>
          <w:u w:color="000000"/>
        </w:rPr>
        <w:t xml:space="preserve"> </w:t>
      </w:r>
      <w:r>
        <w:rPr>
          <w:noProof/>
        </w:rPr>
        <w:fldChar w:fldCharType="begin"/>
      </w:r>
      <w:r>
        <w:rPr>
          <w:noProof/>
        </w:rPr>
        <w:instrText xml:space="preserve"> STYLEREF  Title  \* MERGEFORMAT </w:instrText>
      </w:r>
      <w:r>
        <w:rPr>
          <w:noProof/>
        </w:rPr>
        <w:fldChar w:fldCharType="separate"/>
      </w:r>
      <w:r w:rsidR="00C46482">
        <w:rPr>
          <w:noProof/>
        </w:rPr>
        <w:t>Irrigating peas for optimal yields</w:t>
      </w:r>
      <w:r>
        <w:rPr>
          <w:noProof/>
        </w:rPr>
        <w:fldChar w:fldCharType="end"/>
      </w:r>
      <w:r w:rsidR="00F726ED" w:rsidRPr="008A42E7">
        <w:rPr>
          <w:u w:color="000000"/>
        </w:rPr>
        <w:t xml:space="preserve">. A </w:t>
      </w:r>
      <w:r w:rsidR="00A7533D" w:rsidRPr="008A42E7">
        <w:rPr>
          <w:u w:color="000000"/>
        </w:rPr>
        <w:t xml:space="preserve">Plant &amp; Food Research </w:t>
      </w:r>
      <w:r w:rsidR="00F726ED" w:rsidRPr="008A42E7">
        <w:rPr>
          <w:u w:color="000000"/>
        </w:rPr>
        <w:t>report prepared for:</w:t>
      </w:r>
      <w:r w:rsidR="0036724F" w:rsidRPr="008A42E7">
        <w:rPr>
          <w:u w:color="000000"/>
        </w:rPr>
        <w:t xml:space="preserve"> </w:t>
      </w:r>
      <w:r>
        <w:rPr>
          <w:noProof/>
        </w:rPr>
        <w:fldChar w:fldCharType="begin"/>
      </w:r>
      <w:r>
        <w:rPr>
          <w:noProof/>
        </w:rPr>
        <w:instrText xml:space="preserve"> STYLEREF  Client  \* MERGEFORMAT </w:instrText>
      </w:r>
      <w:r>
        <w:rPr>
          <w:noProof/>
        </w:rPr>
        <w:fldChar w:fldCharType="separate"/>
      </w:r>
      <w:r w:rsidR="00C46482">
        <w:rPr>
          <w:noProof/>
        </w:rPr>
        <w:t>[Client]</w:t>
      </w:r>
      <w:r>
        <w:rPr>
          <w:noProof/>
        </w:rPr>
        <w:fldChar w:fldCharType="end"/>
      </w:r>
      <w:r w:rsidR="00A7533D" w:rsidRPr="008A42E7">
        <w:rPr>
          <w:u w:color="000000"/>
        </w:rPr>
        <w:t>.</w:t>
      </w:r>
      <w:r w:rsidR="009676C6" w:rsidRPr="008A42E7">
        <w:rPr>
          <w:u w:color="000000"/>
        </w:rPr>
        <w:t xml:space="preserve"> Milestone No.</w:t>
      </w:r>
      <w:r w:rsidR="00160E0E" w:rsidRPr="008A42E7">
        <w:rPr>
          <w:u w:color="000000"/>
        </w:rPr>
        <w:t xml:space="preserve"> </w:t>
      </w:r>
      <w:sdt>
        <w:sdtPr>
          <w:rPr>
            <w:u w:color="000000"/>
          </w:rPr>
          <w:id w:val="1309441475"/>
          <w:placeholder>
            <w:docPart w:val="15A8E26770A341F893C57D9B69CAAB29"/>
          </w:placeholder>
          <w:showingPlcHdr/>
        </w:sdtPr>
        <w:sdtEndPr/>
        <w:sdtContent>
          <w:r w:rsidR="00EF622D" w:rsidRPr="001A5D74">
            <w:rPr>
              <w:color w:val="FF0000"/>
              <w:u w:color="000000"/>
            </w:rPr>
            <w:t>[Milestone#]</w:t>
          </w:r>
        </w:sdtContent>
      </w:sdt>
      <w:r w:rsidR="009676C6" w:rsidRPr="008A42E7">
        <w:rPr>
          <w:u w:color="000000"/>
        </w:rPr>
        <w:t>. Contract No.</w:t>
      </w:r>
      <w:r w:rsidR="00EF622D">
        <w:t xml:space="preserve"> </w:t>
      </w:r>
      <w:sdt>
        <w:sdtPr>
          <w:id w:val="147104679"/>
          <w:placeholder>
            <w:docPart w:val="65FDB98AAD3944CD857273A4DAFB73AB"/>
          </w:placeholder>
          <w:showingPlcHdr/>
        </w:sdtPr>
        <w:sdtEndPr/>
        <w:sdtContent>
          <w:r w:rsidR="00EF622D" w:rsidRPr="001A5D74">
            <w:rPr>
              <w:color w:val="FF0000"/>
            </w:rPr>
            <w:t>[Contract#]</w:t>
          </w:r>
        </w:sdtContent>
      </w:sdt>
      <w:r w:rsidR="00846CAC" w:rsidRPr="008A42E7">
        <w:rPr>
          <w:u w:color="000000"/>
        </w:rPr>
        <w:t>. Job code:</w:t>
      </w:r>
      <w:r w:rsidR="00EF622D">
        <w:t xml:space="preserve"> </w:t>
      </w:r>
      <w:sdt>
        <w:sdtPr>
          <w:id w:val="-1686663712"/>
          <w:placeholder>
            <w:docPart w:val="D8D11E4FF3524F42BCDFD2ADB96C46C2"/>
          </w:placeholder>
          <w:showingPlcHdr/>
        </w:sdtPr>
        <w:sdtEndPr/>
        <w:sdtContent>
          <w:r w:rsidR="00EF622D" w:rsidRPr="001A5D74">
            <w:rPr>
              <w:color w:val="FF0000"/>
            </w:rPr>
            <w:t>[Job Code]</w:t>
          </w:r>
        </w:sdtContent>
      </w:sdt>
      <w:r w:rsidR="009676C6" w:rsidRPr="008A42E7">
        <w:rPr>
          <w:u w:color="000000"/>
        </w:rPr>
        <w:t xml:space="preserve">. </w:t>
      </w:r>
      <w:r>
        <w:rPr>
          <w:noProof/>
        </w:rPr>
        <w:fldChar w:fldCharType="begin"/>
      </w:r>
      <w:r>
        <w:rPr>
          <w:noProof/>
        </w:rPr>
        <w:instrText xml:space="preserve"> STYLEREF  "Cover SPTS no"  \* MERGEFORMAT </w:instrText>
      </w:r>
      <w:r>
        <w:rPr>
          <w:noProof/>
        </w:rPr>
        <w:fldChar w:fldCharType="separate"/>
      </w:r>
      <w:r w:rsidR="00C46482">
        <w:rPr>
          <w:noProof/>
        </w:rPr>
        <w:t>PFR SPTS No. [SPTS]</w:t>
      </w:r>
      <w:r>
        <w:rPr>
          <w:noProof/>
        </w:rPr>
        <w:fldChar w:fldCharType="end"/>
      </w:r>
      <w:r w:rsidR="009676C6" w:rsidRPr="008A42E7">
        <w:rPr>
          <w:u w:color="000000"/>
        </w:rPr>
        <w:t>.</w:t>
      </w:r>
    </w:p>
    <w:p w:rsidR="009676C6" w:rsidRPr="008A42E7" w:rsidRDefault="009676C6" w:rsidP="009676C6">
      <w:pPr>
        <w:pStyle w:val="Disclaimeretctext"/>
        <w:spacing w:after="120"/>
        <w:rPr>
          <w:b/>
          <w:bCs/>
          <w:u w:color="FFFF00"/>
        </w:rPr>
      </w:pPr>
      <w:r w:rsidRPr="008A42E7">
        <w:rPr>
          <w:b/>
          <w:bCs/>
          <w:u w:color="FFFF00"/>
        </w:rPr>
        <w:t xml:space="preserve">Report </w:t>
      </w:r>
      <w:r w:rsidR="004B2E35">
        <w:rPr>
          <w:b/>
          <w:bCs/>
          <w:u w:color="FFFF00"/>
        </w:rPr>
        <w:t>prepared</w:t>
      </w:r>
      <w:r w:rsidRPr="008A42E7">
        <w:rPr>
          <w:b/>
          <w:bCs/>
          <w:u w:color="FFFF00"/>
        </w:rPr>
        <w:t xml:space="preserve"> by: </w:t>
      </w:r>
    </w:p>
    <w:p w:rsidR="001A5D74" w:rsidRPr="001A5D74" w:rsidRDefault="00642422" w:rsidP="001A5D74">
      <w:pPr>
        <w:pStyle w:val="Name"/>
      </w:pPr>
      <w:sdt>
        <w:sdtPr>
          <w:id w:val="1242910518"/>
          <w:placeholder>
            <w:docPart w:val="C5CE98E0E9BE48AEB4254DC3550954F8"/>
          </w:placeholder>
          <w:showingPlcHdr/>
        </w:sdtPr>
        <w:sdtEndPr/>
        <w:sdtContent>
          <w:r w:rsidR="00B900C6">
            <w:rPr>
              <w:color w:val="FF0000"/>
            </w:rPr>
            <w:t>[Enter Lead Author</w:t>
          </w:r>
          <w:r w:rsidR="001A5D74" w:rsidRPr="000E7B64">
            <w:rPr>
              <w:color w:val="FF0000"/>
            </w:rPr>
            <w:t xml:space="preserve"> Here]</w:t>
          </w:r>
        </w:sdtContent>
      </w:sdt>
    </w:p>
    <w:p w:rsidR="009676C6" w:rsidRDefault="009676C6" w:rsidP="001A5D74">
      <w:pPr>
        <w:pStyle w:val="Disclaimeretctext"/>
        <w:rPr>
          <w:noProof/>
        </w:rPr>
      </w:pPr>
      <w:r w:rsidRPr="008A42E7">
        <w:rPr>
          <w:u w:color="FFFF00"/>
        </w:rPr>
        <w:t xml:space="preserve">Scientist/Researcher, </w:t>
      </w:r>
      <w:sdt>
        <w:sdtPr>
          <w:rPr>
            <w:u w:color="FFFF00"/>
          </w:rPr>
          <w:id w:val="-404990419"/>
          <w:placeholder>
            <w:docPart w:val="9055B61BAD8E443897A3B9DA60806586"/>
          </w:placeholder>
          <w:showingPlcHdr/>
        </w:sdtPr>
        <w:sdtEndPr/>
        <w:sdtContent>
          <w:r w:rsidR="001A5D74" w:rsidRPr="001A5D74">
            <w:rPr>
              <w:color w:val="FF0000"/>
              <w:u w:color="FFFF00"/>
            </w:rPr>
            <w:t>[Enter Team Here]</w:t>
          </w:r>
        </w:sdtContent>
      </w:sdt>
      <w:r w:rsidR="00B07656">
        <w:rPr>
          <w:u w:color="FFFF00"/>
        </w:rPr>
        <w:br/>
      </w:r>
      <w:r w:rsidR="00D6314B">
        <w:rPr>
          <w:noProof/>
        </w:rPr>
        <w:fldChar w:fldCharType="begin"/>
      </w:r>
      <w:r w:rsidR="00D6314B">
        <w:rPr>
          <w:noProof/>
        </w:rPr>
        <w:instrText xml:space="preserve"> STYLEREF  "Cover month"  \* MERGEFORMAT </w:instrText>
      </w:r>
      <w:r w:rsidR="00D6314B">
        <w:rPr>
          <w:noProof/>
        </w:rPr>
        <w:fldChar w:fldCharType="separate"/>
      </w:r>
      <w:r w:rsidR="00C46482">
        <w:rPr>
          <w:noProof/>
        </w:rPr>
        <w:t>[Month Year]</w:t>
      </w:r>
      <w:r w:rsidR="00D6314B">
        <w:rPr>
          <w:noProof/>
        </w:rPr>
        <w:fldChar w:fldCharType="end"/>
      </w:r>
    </w:p>
    <w:p w:rsidR="004B2E35" w:rsidRPr="004B2E35" w:rsidRDefault="004B2E35" w:rsidP="004B2E35">
      <w:pPr>
        <w:pStyle w:val="Disclaimeretctext"/>
        <w:spacing w:after="120"/>
        <w:rPr>
          <w:b/>
          <w:bCs/>
          <w:u w:color="FFFF00"/>
        </w:rPr>
      </w:pPr>
      <w:r w:rsidRPr="008A42E7">
        <w:rPr>
          <w:b/>
          <w:bCs/>
          <w:u w:color="FFFF00"/>
        </w:rPr>
        <w:t xml:space="preserve">Report </w:t>
      </w:r>
      <w:r>
        <w:rPr>
          <w:b/>
          <w:bCs/>
          <w:u w:color="FFFF00"/>
        </w:rPr>
        <w:t>approved</w:t>
      </w:r>
      <w:r w:rsidRPr="008A42E7">
        <w:rPr>
          <w:b/>
          <w:bCs/>
          <w:u w:color="FFFF00"/>
        </w:rPr>
        <w:t xml:space="preserve"> by: </w:t>
      </w:r>
    </w:p>
    <w:p w:rsidR="00BF6863" w:rsidRDefault="00642422" w:rsidP="00211969">
      <w:pPr>
        <w:pStyle w:val="Disclaimeretctext"/>
        <w:sectPr w:rsidR="00BF6863" w:rsidSect="00DF69D3">
          <w:headerReference w:type="default" r:id="rId19"/>
          <w:footerReference w:type="default" r:id="rId20"/>
          <w:pgSz w:w="11906" w:h="16838"/>
          <w:pgMar w:top="2410" w:right="1418" w:bottom="1418" w:left="1418" w:header="720" w:footer="567" w:gutter="0"/>
          <w:pgNumType w:start="1"/>
          <w:cols w:space="720"/>
          <w:noEndnote/>
          <w:docGrid w:linePitch="272"/>
        </w:sectPr>
      </w:pPr>
      <w:sdt>
        <w:sdtPr>
          <w:rPr>
            <w:u w:color="FFFF00"/>
          </w:rPr>
          <w:id w:val="1785614350"/>
          <w:placeholder>
            <w:docPart w:val="818C609872D94CB7A3F68140032973C1"/>
          </w:placeholder>
          <w:showingPlcHdr/>
        </w:sdtPr>
        <w:sdtEndPr/>
        <w:sdtContent>
          <w:r w:rsidR="001A5D74" w:rsidRPr="001A5D74">
            <w:rPr>
              <w:color w:val="FF0000"/>
              <w:u w:color="FFFF00"/>
            </w:rPr>
            <w:t>[Enter</w:t>
          </w:r>
          <w:r w:rsidR="00B900C6">
            <w:rPr>
              <w:color w:val="FF0000"/>
              <w:u w:color="FFFF00"/>
            </w:rPr>
            <w:t xml:space="preserve"> SGL</w:t>
          </w:r>
          <w:r w:rsidR="001A5D74" w:rsidRPr="001A5D74">
            <w:rPr>
              <w:color w:val="FF0000"/>
              <w:u w:color="FFFF00"/>
            </w:rPr>
            <w:t xml:space="preserve"> Name Here]</w:t>
          </w:r>
        </w:sdtContent>
      </w:sdt>
      <w:r w:rsidR="009676C6" w:rsidRPr="008A42E7">
        <w:rPr>
          <w:u w:color="FFFF00"/>
        </w:rPr>
        <w:br/>
        <w:t xml:space="preserve">Science Group Leader, </w:t>
      </w:r>
      <w:sdt>
        <w:sdtPr>
          <w:rPr>
            <w:u w:color="FFFF00"/>
          </w:rPr>
          <w:id w:val="763493426"/>
          <w:placeholder>
            <w:docPart w:val="3F2FC966E9124B47B7DAD5AC97B1A789"/>
          </w:placeholder>
          <w:showingPlcHdr/>
        </w:sdtPr>
        <w:sdtEndPr/>
        <w:sdtContent>
          <w:r w:rsidR="001A5D74" w:rsidRPr="001A5D74">
            <w:rPr>
              <w:color w:val="FF0000"/>
              <w:u w:color="FFFF00"/>
            </w:rPr>
            <w:t>[Enter Group Here]</w:t>
          </w:r>
        </w:sdtContent>
      </w:sdt>
      <w:r w:rsidR="00B07656">
        <w:rPr>
          <w:u w:color="FFFF00"/>
        </w:rPr>
        <w:br/>
      </w:r>
      <w:r w:rsidR="00D6314B">
        <w:rPr>
          <w:noProof/>
        </w:rPr>
        <w:fldChar w:fldCharType="begin"/>
      </w:r>
      <w:r w:rsidR="00D6314B">
        <w:rPr>
          <w:noProof/>
        </w:rPr>
        <w:instrText xml:space="preserve"> STYLEREF  "Cover month"  \* MERGEFORMAT </w:instrText>
      </w:r>
      <w:r w:rsidR="00D6314B">
        <w:rPr>
          <w:noProof/>
        </w:rPr>
        <w:fldChar w:fldCharType="separate"/>
      </w:r>
      <w:r w:rsidR="00C46482">
        <w:rPr>
          <w:noProof/>
        </w:rPr>
        <w:t>[Month Year]</w:t>
      </w:r>
      <w:r w:rsidR="00D6314B">
        <w:rPr>
          <w:noProof/>
        </w:rPr>
        <w:fldChar w:fldCharType="end"/>
      </w:r>
    </w:p>
    <w:p w:rsidR="00B93AF9" w:rsidRPr="005D1DE5" w:rsidRDefault="00B93AF9" w:rsidP="005D1DE5">
      <w:pPr>
        <w:pStyle w:val="TOCHeading"/>
      </w:pPr>
      <w:r w:rsidRPr="008A42E7">
        <w:lastRenderedPageBreak/>
        <w:t>Contents</w:t>
      </w:r>
    </w:p>
    <w:p w:rsidR="00B93AF9" w:rsidRPr="00ED212F" w:rsidRDefault="00642422" w:rsidP="00ED212F">
      <w:r>
        <w:pict w14:anchorId="77058559">
          <v:rect id="_x0000_i1025" style="width:447.7pt;height:1pt" o:hrpct="987" o:hrstd="t" o:hrnoshade="t" o:hr="t" fillcolor="#829995 [3215]" stroked="f"/>
        </w:pict>
      </w:r>
    </w:p>
    <w:p w:rsidR="00C46482" w:rsidRDefault="00B93AF9">
      <w:pPr>
        <w:pStyle w:val="TOC1"/>
        <w:rPr>
          <w:rFonts w:asciiTheme="minorHAnsi" w:eastAsiaTheme="minorEastAsia" w:hAnsiTheme="minorHAnsi" w:cstheme="minorBidi"/>
          <w:b w:val="0"/>
          <w:sz w:val="22"/>
          <w:szCs w:val="22"/>
        </w:rPr>
      </w:pPr>
      <w:r>
        <w:fldChar w:fldCharType="begin"/>
      </w:r>
      <w:r>
        <w:instrText xml:space="preserve"> TOC \o "2-3" \h \z \t "Heading 1,1,Exec summary heading,1,Appendix Heading,1" </w:instrText>
      </w:r>
      <w:r>
        <w:fldChar w:fldCharType="separate"/>
      </w:r>
      <w:hyperlink w:anchor="_Toc106372476" w:history="1">
        <w:r w:rsidR="00C46482" w:rsidRPr="00B51D5F">
          <w:rPr>
            <w:rStyle w:val="Hyperlink"/>
          </w:rPr>
          <w:t>Executive summary</w:t>
        </w:r>
        <w:r w:rsidR="00C46482">
          <w:rPr>
            <w:webHidden/>
          </w:rPr>
          <w:tab/>
        </w:r>
        <w:r w:rsidR="00C46482">
          <w:rPr>
            <w:webHidden/>
          </w:rPr>
          <w:fldChar w:fldCharType="begin"/>
        </w:r>
        <w:r w:rsidR="00C46482">
          <w:rPr>
            <w:webHidden/>
          </w:rPr>
          <w:instrText xml:space="preserve"> PAGEREF _Toc106372476 \h </w:instrText>
        </w:r>
        <w:r w:rsidR="00C46482">
          <w:rPr>
            <w:webHidden/>
          </w:rPr>
        </w:r>
        <w:r w:rsidR="00C46482">
          <w:rPr>
            <w:webHidden/>
          </w:rPr>
          <w:fldChar w:fldCharType="separate"/>
        </w:r>
        <w:r w:rsidR="00C46482">
          <w:rPr>
            <w:webHidden/>
          </w:rPr>
          <w:t>1</w:t>
        </w:r>
        <w:r w:rsidR="00C46482">
          <w:rPr>
            <w:webHidden/>
          </w:rPr>
          <w:fldChar w:fldCharType="end"/>
        </w:r>
      </w:hyperlink>
    </w:p>
    <w:p w:rsidR="00C46482" w:rsidRDefault="00C46482">
      <w:pPr>
        <w:pStyle w:val="TOC1"/>
        <w:rPr>
          <w:rFonts w:asciiTheme="minorHAnsi" w:eastAsiaTheme="minorEastAsia" w:hAnsiTheme="minorHAnsi" w:cstheme="minorBidi"/>
          <w:b w:val="0"/>
          <w:sz w:val="22"/>
          <w:szCs w:val="22"/>
        </w:rPr>
      </w:pPr>
      <w:hyperlink w:anchor="_Toc106372477" w:history="1">
        <w:r w:rsidRPr="00B51D5F">
          <w:rPr>
            <w:rStyle w:val="Hyperlink"/>
          </w:rPr>
          <w:t>1</w:t>
        </w:r>
        <w:r>
          <w:rPr>
            <w:rFonts w:asciiTheme="minorHAnsi" w:eastAsiaTheme="minorEastAsia" w:hAnsiTheme="minorHAnsi" w:cstheme="minorBidi"/>
            <w:b w:val="0"/>
            <w:sz w:val="22"/>
            <w:szCs w:val="22"/>
          </w:rPr>
          <w:tab/>
        </w:r>
        <w:r w:rsidRPr="00B51D5F">
          <w:rPr>
            <w:rStyle w:val="Hyperlink"/>
          </w:rPr>
          <w:t>Introduction</w:t>
        </w:r>
        <w:r>
          <w:rPr>
            <w:webHidden/>
          </w:rPr>
          <w:tab/>
        </w:r>
        <w:r>
          <w:rPr>
            <w:webHidden/>
          </w:rPr>
          <w:fldChar w:fldCharType="begin"/>
        </w:r>
        <w:r>
          <w:rPr>
            <w:webHidden/>
          </w:rPr>
          <w:instrText xml:space="preserve"> PAGEREF _Toc106372477 \h </w:instrText>
        </w:r>
        <w:r>
          <w:rPr>
            <w:webHidden/>
          </w:rPr>
        </w:r>
        <w:r>
          <w:rPr>
            <w:webHidden/>
          </w:rPr>
          <w:fldChar w:fldCharType="separate"/>
        </w:r>
        <w:r>
          <w:rPr>
            <w:webHidden/>
          </w:rPr>
          <w:t>3</w:t>
        </w:r>
        <w:r>
          <w:rPr>
            <w:webHidden/>
          </w:rPr>
          <w:fldChar w:fldCharType="end"/>
        </w:r>
      </w:hyperlink>
    </w:p>
    <w:p w:rsidR="00C46482" w:rsidRDefault="00C46482">
      <w:pPr>
        <w:pStyle w:val="TOC1"/>
        <w:rPr>
          <w:rFonts w:asciiTheme="minorHAnsi" w:eastAsiaTheme="minorEastAsia" w:hAnsiTheme="minorHAnsi" w:cstheme="minorBidi"/>
          <w:b w:val="0"/>
          <w:sz w:val="22"/>
          <w:szCs w:val="22"/>
        </w:rPr>
      </w:pPr>
      <w:hyperlink w:anchor="_Toc106372478" w:history="1">
        <w:r w:rsidRPr="00B51D5F">
          <w:rPr>
            <w:rStyle w:val="Hyperlink"/>
          </w:rPr>
          <w:t>2</w:t>
        </w:r>
        <w:r>
          <w:rPr>
            <w:rFonts w:asciiTheme="minorHAnsi" w:eastAsiaTheme="minorEastAsia" w:hAnsiTheme="minorHAnsi" w:cstheme="minorBidi"/>
            <w:b w:val="0"/>
            <w:sz w:val="22"/>
            <w:szCs w:val="22"/>
          </w:rPr>
          <w:tab/>
        </w:r>
        <w:r w:rsidRPr="00B51D5F">
          <w:rPr>
            <w:rStyle w:val="Hyperlink"/>
          </w:rPr>
          <w:t>Methods</w:t>
        </w:r>
        <w:r>
          <w:rPr>
            <w:webHidden/>
          </w:rPr>
          <w:tab/>
        </w:r>
        <w:r>
          <w:rPr>
            <w:webHidden/>
          </w:rPr>
          <w:fldChar w:fldCharType="begin"/>
        </w:r>
        <w:r>
          <w:rPr>
            <w:webHidden/>
          </w:rPr>
          <w:instrText xml:space="preserve"> PAGEREF _Toc106372478 \h </w:instrText>
        </w:r>
        <w:r>
          <w:rPr>
            <w:webHidden/>
          </w:rPr>
        </w:r>
        <w:r>
          <w:rPr>
            <w:webHidden/>
          </w:rPr>
          <w:fldChar w:fldCharType="separate"/>
        </w:r>
        <w:r>
          <w:rPr>
            <w:webHidden/>
          </w:rPr>
          <w:t>3</w:t>
        </w:r>
        <w:r>
          <w:rPr>
            <w:webHidden/>
          </w:rPr>
          <w:fldChar w:fldCharType="end"/>
        </w:r>
      </w:hyperlink>
    </w:p>
    <w:p w:rsidR="00C46482" w:rsidRDefault="00C46482">
      <w:pPr>
        <w:pStyle w:val="TOC2"/>
        <w:tabs>
          <w:tab w:val="left" w:pos="1276"/>
        </w:tabs>
        <w:rPr>
          <w:rFonts w:asciiTheme="minorHAnsi" w:eastAsiaTheme="minorEastAsia" w:hAnsiTheme="minorHAnsi" w:cstheme="minorBidi"/>
          <w:sz w:val="22"/>
          <w:szCs w:val="22"/>
        </w:rPr>
      </w:pPr>
      <w:hyperlink w:anchor="_Toc106372479" w:history="1">
        <w:r w:rsidRPr="00B51D5F">
          <w:rPr>
            <w:rStyle w:val="Hyperlink"/>
          </w:rPr>
          <w:t>2.1</w:t>
        </w:r>
        <w:r>
          <w:rPr>
            <w:rFonts w:asciiTheme="minorHAnsi" w:eastAsiaTheme="minorEastAsia" w:hAnsiTheme="minorHAnsi" w:cstheme="minorBidi"/>
            <w:sz w:val="22"/>
            <w:szCs w:val="22"/>
          </w:rPr>
          <w:tab/>
        </w:r>
        <w:r w:rsidRPr="00B51D5F">
          <w:rPr>
            <w:rStyle w:val="Hyperlink"/>
          </w:rPr>
          <w:t>Rain shelter experiment</w:t>
        </w:r>
        <w:r>
          <w:rPr>
            <w:webHidden/>
          </w:rPr>
          <w:tab/>
        </w:r>
        <w:r>
          <w:rPr>
            <w:webHidden/>
          </w:rPr>
          <w:fldChar w:fldCharType="begin"/>
        </w:r>
        <w:r>
          <w:rPr>
            <w:webHidden/>
          </w:rPr>
          <w:instrText xml:space="preserve"> PAGEREF _Toc106372479 \h </w:instrText>
        </w:r>
        <w:r>
          <w:rPr>
            <w:webHidden/>
          </w:rPr>
        </w:r>
        <w:r>
          <w:rPr>
            <w:webHidden/>
          </w:rPr>
          <w:fldChar w:fldCharType="separate"/>
        </w:r>
        <w:r>
          <w:rPr>
            <w:webHidden/>
          </w:rPr>
          <w:t>3</w:t>
        </w:r>
        <w:r>
          <w:rPr>
            <w:webHidden/>
          </w:rPr>
          <w:fldChar w:fldCharType="end"/>
        </w:r>
      </w:hyperlink>
    </w:p>
    <w:p w:rsidR="00C46482" w:rsidRDefault="00C46482">
      <w:pPr>
        <w:pStyle w:val="TOC3"/>
        <w:tabs>
          <w:tab w:val="left" w:pos="1985"/>
        </w:tabs>
        <w:rPr>
          <w:rFonts w:asciiTheme="minorHAnsi" w:eastAsiaTheme="minorEastAsia" w:hAnsiTheme="minorHAnsi" w:cstheme="minorBidi"/>
          <w:sz w:val="22"/>
          <w:szCs w:val="22"/>
        </w:rPr>
      </w:pPr>
      <w:hyperlink w:anchor="_Toc106372480" w:history="1">
        <w:r w:rsidRPr="00B51D5F">
          <w:rPr>
            <w:rStyle w:val="Hyperlink"/>
          </w:rPr>
          <w:t>2.1.1</w:t>
        </w:r>
        <w:r>
          <w:rPr>
            <w:rFonts w:asciiTheme="minorHAnsi" w:eastAsiaTheme="minorEastAsia" w:hAnsiTheme="minorHAnsi" w:cstheme="minorBidi"/>
            <w:sz w:val="22"/>
            <w:szCs w:val="22"/>
          </w:rPr>
          <w:tab/>
        </w:r>
        <w:r w:rsidRPr="00B51D5F">
          <w:rPr>
            <w:rStyle w:val="Hyperlink"/>
          </w:rPr>
          <w:t>Site and crop</w:t>
        </w:r>
        <w:r>
          <w:rPr>
            <w:webHidden/>
          </w:rPr>
          <w:tab/>
        </w:r>
        <w:r>
          <w:rPr>
            <w:webHidden/>
          </w:rPr>
          <w:fldChar w:fldCharType="begin"/>
        </w:r>
        <w:r>
          <w:rPr>
            <w:webHidden/>
          </w:rPr>
          <w:instrText xml:space="preserve"> PAGEREF _Toc106372480 \h </w:instrText>
        </w:r>
        <w:r>
          <w:rPr>
            <w:webHidden/>
          </w:rPr>
        </w:r>
        <w:r>
          <w:rPr>
            <w:webHidden/>
          </w:rPr>
          <w:fldChar w:fldCharType="separate"/>
        </w:r>
        <w:r>
          <w:rPr>
            <w:webHidden/>
          </w:rPr>
          <w:t>3</w:t>
        </w:r>
        <w:r>
          <w:rPr>
            <w:webHidden/>
          </w:rPr>
          <w:fldChar w:fldCharType="end"/>
        </w:r>
      </w:hyperlink>
    </w:p>
    <w:p w:rsidR="00C46482" w:rsidRDefault="00C46482">
      <w:pPr>
        <w:pStyle w:val="TOC3"/>
        <w:tabs>
          <w:tab w:val="left" w:pos="1985"/>
        </w:tabs>
        <w:rPr>
          <w:rFonts w:asciiTheme="minorHAnsi" w:eastAsiaTheme="minorEastAsia" w:hAnsiTheme="minorHAnsi" w:cstheme="minorBidi"/>
          <w:sz w:val="22"/>
          <w:szCs w:val="22"/>
        </w:rPr>
      </w:pPr>
      <w:hyperlink w:anchor="_Toc106372481" w:history="1">
        <w:r w:rsidRPr="00B51D5F">
          <w:rPr>
            <w:rStyle w:val="Hyperlink"/>
          </w:rPr>
          <w:t>2.1.2</w:t>
        </w:r>
        <w:r>
          <w:rPr>
            <w:rFonts w:asciiTheme="minorHAnsi" w:eastAsiaTheme="minorEastAsia" w:hAnsiTheme="minorHAnsi" w:cstheme="minorBidi"/>
            <w:sz w:val="22"/>
            <w:szCs w:val="22"/>
          </w:rPr>
          <w:tab/>
        </w:r>
        <w:r w:rsidRPr="00B51D5F">
          <w:rPr>
            <w:rStyle w:val="Hyperlink"/>
          </w:rPr>
          <w:t>Irrigation</w:t>
        </w:r>
        <w:r>
          <w:rPr>
            <w:webHidden/>
          </w:rPr>
          <w:tab/>
        </w:r>
        <w:r>
          <w:rPr>
            <w:webHidden/>
          </w:rPr>
          <w:fldChar w:fldCharType="begin"/>
        </w:r>
        <w:r>
          <w:rPr>
            <w:webHidden/>
          </w:rPr>
          <w:instrText xml:space="preserve"> PAGEREF _Toc106372481 \h </w:instrText>
        </w:r>
        <w:r>
          <w:rPr>
            <w:webHidden/>
          </w:rPr>
        </w:r>
        <w:r>
          <w:rPr>
            <w:webHidden/>
          </w:rPr>
          <w:fldChar w:fldCharType="separate"/>
        </w:r>
        <w:r>
          <w:rPr>
            <w:webHidden/>
          </w:rPr>
          <w:t>4</w:t>
        </w:r>
        <w:r>
          <w:rPr>
            <w:webHidden/>
          </w:rPr>
          <w:fldChar w:fldCharType="end"/>
        </w:r>
      </w:hyperlink>
    </w:p>
    <w:p w:rsidR="00C46482" w:rsidRDefault="00C46482">
      <w:pPr>
        <w:pStyle w:val="TOC2"/>
        <w:tabs>
          <w:tab w:val="left" w:pos="1276"/>
        </w:tabs>
        <w:rPr>
          <w:rFonts w:asciiTheme="minorHAnsi" w:eastAsiaTheme="minorEastAsia" w:hAnsiTheme="minorHAnsi" w:cstheme="minorBidi"/>
          <w:sz w:val="22"/>
          <w:szCs w:val="22"/>
        </w:rPr>
      </w:pPr>
      <w:hyperlink w:anchor="_Toc106372482" w:history="1">
        <w:r w:rsidRPr="00B51D5F">
          <w:rPr>
            <w:rStyle w:val="Hyperlink"/>
          </w:rPr>
          <w:t>2.2</w:t>
        </w:r>
        <w:r>
          <w:rPr>
            <w:rFonts w:asciiTheme="minorHAnsi" w:eastAsiaTheme="minorEastAsia" w:hAnsiTheme="minorHAnsi" w:cstheme="minorBidi"/>
            <w:sz w:val="22"/>
            <w:szCs w:val="22"/>
          </w:rPr>
          <w:tab/>
        </w:r>
        <w:r w:rsidRPr="00B51D5F">
          <w:rPr>
            <w:rStyle w:val="Hyperlink"/>
          </w:rPr>
          <w:t>Measurement</w:t>
        </w:r>
        <w:r>
          <w:rPr>
            <w:webHidden/>
          </w:rPr>
          <w:tab/>
        </w:r>
        <w:r>
          <w:rPr>
            <w:webHidden/>
          </w:rPr>
          <w:fldChar w:fldCharType="begin"/>
        </w:r>
        <w:r>
          <w:rPr>
            <w:webHidden/>
          </w:rPr>
          <w:instrText xml:space="preserve"> PAGEREF _Toc106372482 \h </w:instrText>
        </w:r>
        <w:r>
          <w:rPr>
            <w:webHidden/>
          </w:rPr>
        </w:r>
        <w:r>
          <w:rPr>
            <w:webHidden/>
          </w:rPr>
          <w:fldChar w:fldCharType="separate"/>
        </w:r>
        <w:r>
          <w:rPr>
            <w:webHidden/>
          </w:rPr>
          <w:t>4</w:t>
        </w:r>
        <w:r>
          <w:rPr>
            <w:webHidden/>
          </w:rPr>
          <w:fldChar w:fldCharType="end"/>
        </w:r>
      </w:hyperlink>
    </w:p>
    <w:p w:rsidR="00C46482" w:rsidRDefault="00C46482">
      <w:pPr>
        <w:pStyle w:val="TOC3"/>
        <w:tabs>
          <w:tab w:val="left" w:pos="1985"/>
        </w:tabs>
        <w:rPr>
          <w:rFonts w:asciiTheme="minorHAnsi" w:eastAsiaTheme="minorEastAsia" w:hAnsiTheme="minorHAnsi" w:cstheme="minorBidi"/>
          <w:sz w:val="22"/>
          <w:szCs w:val="22"/>
        </w:rPr>
      </w:pPr>
      <w:hyperlink w:anchor="_Toc106372483" w:history="1">
        <w:r w:rsidRPr="00B51D5F">
          <w:rPr>
            <w:rStyle w:val="Hyperlink"/>
          </w:rPr>
          <w:t>2.2.1</w:t>
        </w:r>
        <w:r>
          <w:rPr>
            <w:rFonts w:asciiTheme="minorHAnsi" w:eastAsiaTheme="minorEastAsia" w:hAnsiTheme="minorHAnsi" w:cstheme="minorBidi"/>
            <w:sz w:val="22"/>
            <w:szCs w:val="22"/>
          </w:rPr>
          <w:tab/>
        </w:r>
        <w:r w:rsidRPr="00B51D5F">
          <w:rPr>
            <w:rStyle w:val="Hyperlink"/>
          </w:rPr>
          <w:t>Crop yield and components</w:t>
        </w:r>
        <w:r>
          <w:rPr>
            <w:webHidden/>
          </w:rPr>
          <w:tab/>
        </w:r>
        <w:r>
          <w:rPr>
            <w:webHidden/>
          </w:rPr>
          <w:fldChar w:fldCharType="begin"/>
        </w:r>
        <w:r>
          <w:rPr>
            <w:webHidden/>
          </w:rPr>
          <w:instrText xml:space="preserve"> PAGEREF _Toc106372483 \h </w:instrText>
        </w:r>
        <w:r>
          <w:rPr>
            <w:webHidden/>
          </w:rPr>
        </w:r>
        <w:r>
          <w:rPr>
            <w:webHidden/>
          </w:rPr>
          <w:fldChar w:fldCharType="separate"/>
        </w:r>
        <w:r>
          <w:rPr>
            <w:webHidden/>
          </w:rPr>
          <w:t>4</w:t>
        </w:r>
        <w:r>
          <w:rPr>
            <w:webHidden/>
          </w:rPr>
          <w:fldChar w:fldCharType="end"/>
        </w:r>
      </w:hyperlink>
    </w:p>
    <w:p w:rsidR="00C46482" w:rsidRDefault="00C46482">
      <w:pPr>
        <w:pStyle w:val="TOC3"/>
        <w:tabs>
          <w:tab w:val="left" w:pos="1985"/>
        </w:tabs>
        <w:rPr>
          <w:rFonts w:asciiTheme="minorHAnsi" w:eastAsiaTheme="minorEastAsia" w:hAnsiTheme="minorHAnsi" w:cstheme="minorBidi"/>
          <w:sz w:val="22"/>
          <w:szCs w:val="22"/>
        </w:rPr>
      </w:pPr>
      <w:hyperlink w:anchor="_Toc106372484" w:history="1">
        <w:r w:rsidRPr="00B51D5F">
          <w:rPr>
            <w:rStyle w:val="Hyperlink"/>
          </w:rPr>
          <w:t>2.2.2</w:t>
        </w:r>
        <w:r>
          <w:rPr>
            <w:rFonts w:asciiTheme="minorHAnsi" w:eastAsiaTheme="minorEastAsia" w:hAnsiTheme="minorHAnsi" w:cstheme="minorBidi"/>
            <w:sz w:val="22"/>
            <w:szCs w:val="22"/>
          </w:rPr>
          <w:tab/>
        </w:r>
        <w:r w:rsidRPr="00B51D5F">
          <w:rPr>
            <w:rStyle w:val="Hyperlink"/>
          </w:rPr>
          <w:t>Canopy cover.</w:t>
        </w:r>
        <w:r>
          <w:rPr>
            <w:webHidden/>
          </w:rPr>
          <w:tab/>
        </w:r>
        <w:r>
          <w:rPr>
            <w:webHidden/>
          </w:rPr>
          <w:fldChar w:fldCharType="begin"/>
        </w:r>
        <w:r>
          <w:rPr>
            <w:webHidden/>
          </w:rPr>
          <w:instrText xml:space="preserve"> PAGEREF _Toc106372484 \h </w:instrText>
        </w:r>
        <w:r>
          <w:rPr>
            <w:webHidden/>
          </w:rPr>
        </w:r>
        <w:r>
          <w:rPr>
            <w:webHidden/>
          </w:rPr>
          <w:fldChar w:fldCharType="separate"/>
        </w:r>
        <w:r>
          <w:rPr>
            <w:webHidden/>
          </w:rPr>
          <w:t>4</w:t>
        </w:r>
        <w:r>
          <w:rPr>
            <w:webHidden/>
          </w:rPr>
          <w:fldChar w:fldCharType="end"/>
        </w:r>
      </w:hyperlink>
    </w:p>
    <w:p w:rsidR="00C46482" w:rsidRDefault="00C46482">
      <w:pPr>
        <w:pStyle w:val="TOC3"/>
        <w:tabs>
          <w:tab w:val="left" w:pos="1985"/>
        </w:tabs>
        <w:rPr>
          <w:rFonts w:asciiTheme="minorHAnsi" w:eastAsiaTheme="minorEastAsia" w:hAnsiTheme="minorHAnsi" w:cstheme="minorBidi"/>
          <w:sz w:val="22"/>
          <w:szCs w:val="22"/>
        </w:rPr>
      </w:pPr>
      <w:hyperlink w:anchor="_Toc106372485" w:history="1">
        <w:r w:rsidRPr="00B51D5F">
          <w:rPr>
            <w:rStyle w:val="Hyperlink"/>
          </w:rPr>
          <w:t>2.2.3</w:t>
        </w:r>
        <w:r>
          <w:rPr>
            <w:rFonts w:asciiTheme="minorHAnsi" w:eastAsiaTheme="minorEastAsia" w:hAnsiTheme="minorHAnsi" w:cstheme="minorBidi"/>
            <w:sz w:val="22"/>
            <w:szCs w:val="22"/>
          </w:rPr>
          <w:tab/>
        </w:r>
        <w:r w:rsidRPr="00B51D5F">
          <w:rPr>
            <w:rStyle w:val="Hyperlink"/>
          </w:rPr>
          <w:t>Soil Water</w:t>
        </w:r>
        <w:r>
          <w:rPr>
            <w:webHidden/>
          </w:rPr>
          <w:tab/>
        </w:r>
        <w:r>
          <w:rPr>
            <w:webHidden/>
          </w:rPr>
          <w:fldChar w:fldCharType="begin"/>
        </w:r>
        <w:r>
          <w:rPr>
            <w:webHidden/>
          </w:rPr>
          <w:instrText xml:space="preserve"> PAGEREF _Toc106372485 \h </w:instrText>
        </w:r>
        <w:r>
          <w:rPr>
            <w:webHidden/>
          </w:rPr>
        </w:r>
        <w:r>
          <w:rPr>
            <w:webHidden/>
          </w:rPr>
          <w:fldChar w:fldCharType="separate"/>
        </w:r>
        <w:r>
          <w:rPr>
            <w:webHidden/>
          </w:rPr>
          <w:t>5</w:t>
        </w:r>
        <w:r>
          <w:rPr>
            <w:webHidden/>
          </w:rPr>
          <w:fldChar w:fldCharType="end"/>
        </w:r>
      </w:hyperlink>
    </w:p>
    <w:p w:rsidR="00C46482" w:rsidRDefault="00C46482">
      <w:pPr>
        <w:pStyle w:val="TOC3"/>
        <w:tabs>
          <w:tab w:val="left" w:pos="1985"/>
        </w:tabs>
        <w:rPr>
          <w:rFonts w:asciiTheme="minorHAnsi" w:eastAsiaTheme="minorEastAsia" w:hAnsiTheme="minorHAnsi" w:cstheme="minorBidi"/>
          <w:sz w:val="22"/>
          <w:szCs w:val="22"/>
        </w:rPr>
      </w:pPr>
      <w:hyperlink w:anchor="_Toc106372486" w:history="1">
        <w:r w:rsidRPr="00B51D5F">
          <w:rPr>
            <w:rStyle w:val="Hyperlink"/>
          </w:rPr>
          <w:t>2.2.4</w:t>
        </w:r>
        <w:r>
          <w:rPr>
            <w:rFonts w:asciiTheme="minorHAnsi" w:eastAsiaTheme="minorEastAsia" w:hAnsiTheme="minorHAnsi" w:cstheme="minorBidi"/>
            <w:sz w:val="22"/>
            <w:szCs w:val="22"/>
          </w:rPr>
          <w:tab/>
        </w:r>
        <w:r w:rsidRPr="00B51D5F">
          <w:rPr>
            <w:rStyle w:val="Hyperlink"/>
          </w:rPr>
          <w:t>Surface temperature and meteorological measurements</w:t>
        </w:r>
        <w:r>
          <w:rPr>
            <w:webHidden/>
          </w:rPr>
          <w:tab/>
        </w:r>
        <w:r>
          <w:rPr>
            <w:webHidden/>
          </w:rPr>
          <w:fldChar w:fldCharType="begin"/>
        </w:r>
        <w:r>
          <w:rPr>
            <w:webHidden/>
          </w:rPr>
          <w:instrText xml:space="preserve"> PAGEREF _Toc106372486 \h </w:instrText>
        </w:r>
        <w:r>
          <w:rPr>
            <w:webHidden/>
          </w:rPr>
        </w:r>
        <w:r>
          <w:rPr>
            <w:webHidden/>
          </w:rPr>
          <w:fldChar w:fldCharType="separate"/>
        </w:r>
        <w:r>
          <w:rPr>
            <w:webHidden/>
          </w:rPr>
          <w:t>5</w:t>
        </w:r>
        <w:r>
          <w:rPr>
            <w:webHidden/>
          </w:rPr>
          <w:fldChar w:fldCharType="end"/>
        </w:r>
      </w:hyperlink>
    </w:p>
    <w:p w:rsidR="00C46482" w:rsidRDefault="00C46482">
      <w:pPr>
        <w:pStyle w:val="TOC1"/>
        <w:rPr>
          <w:rFonts w:asciiTheme="minorHAnsi" w:eastAsiaTheme="minorEastAsia" w:hAnsiTheme="minorHAnsi" w:cstheme="minorBidi"/>
          <w:b w:val="0"/>
          <w:sz w:val="22"/>
          <w:szCs w:val="22"/>
        </w:rPr>
      </w:pPr>
      <w:hyperlink w:anchor="_Toc106372487" w:history="1">
        <w:r w:rsidRPr="00B51D5F">
          <w:rPr>
            <w:rStyle w:val="Hyperlink"/>
          </w:rPr>
          <w:t>3</w:t>
        </w:r>
        <w:r>
          <w:rPr>
            <w:rFonts w:asciiTheme="minorHAnsi" w:eastAsiaTheme="minorEastAsia" w:hAnsiTheme="minorHAnsi" w:cstheme="minorBidi"/>
            <w:b w:val="0"/>
            <w:sz w:val="22"/>
            <w:szCs w:val="22"/>
          </w:rPr>
          <w:tab/>
        </w:r>
        <w:r w:rsidRPr="00B51D5F">
          <w:rPr>
            <w:rStyle w:val="Hyperlink"/>
          </w:rPr>
          <w:t>Pea crop responses to irrigation</w:t>
        </w:r>
        <w:r>
          <w:rPr>
            <w:webHidden/>
          </w:rPr>
          <w:tab/>
        </w:r>
        <w:r>
          <w:rPr>
            <w:webHidden/>
          </w:rPr>
          <w:fldChar w:fldCharType="begin"/>
        </w:r>
        <w:r>
          <w:rPr>
            <w:webHidden/>
          </w:rPr>
          <w:instrText xml:space="preserve"> PAGEREF _Toc106372487 \h </w:instrText>
        </w:r>
        <w:r>
          <w:rPr>
            <w:webHidden/>
          </w:rPr>
        </w:r>
        <w:r>
          <w:rPr>
            <w:webHidden/>
          </w:rPr>
          <w:fldChar w:fldCharType="separate"/>
        </w:r>
        <w:r>
          <w:rPr>
            <w:webHidden/>
          </w:rPr>
          <w:t>6</w:t>
        </w:r>
        <w:r>
          <w:rPr>
            <w:webHidden/>
          </w:rPr>
          <w:fldChar w:fldCharType="end"/>
        </w:r>
      </w:hyperlink>
    </w:p>
    <w:p w:rsidR="00C46482" w:rsidRDefault="00C46482">
      <w:pPr>
        <w:pStyle w:val="TOC2"/>
        <w:tabs>
          <w:tab w:val="left" w:pos="1276"/>
        </w:tabs>
        <w:rPr>
          <w:rFonts w:asciiTheme="minorHAnsi" w:eastAsiaTheme="minorEastAsia" w:hAnsiTheme="minorHAnsi" w:cstheme="minorBidi"/>
          <w:sz w:val="22"/>
          <w:szCs w:val="22"/>
        </w:rPr>
      </w:pPr>
      <w:hyperlink w:anchor="_Toc106372488" w:history="1">
        <w:r w:rsidRPr="00B51D5F">
          <w:rPr>
            <w:rStyle w:val="Hyperlink"/>
          </w:rPr>
          <w:t>3.1</w:t>
        </w:r>
        <w:r>
          <w:rPr>
            <w:rFonts w:asciiTheme="minorHAnsi" w:eastAsiaTheme="minorEastAsia" w:hAnsiTheme="minorHAnsi" w:cstheme="minorBidi"/>
            <w:sz w:val="22"/>
            <w:szCs w:val="22"/>
          </w:rPr>
          <w:tab/>
        </w:r>
        <w:r w:rsidRPr="00B51D5F">
          <w:rPr>
            <w:rStyle w:val="Hyperlink"/>
          </w:rPr>
          <w:t>Crop production, yield components and health</w:t>
        </w:r>
        <w:r>
          <w:rPr>
            <w:webHidden/>
          </w:rPr>
          <w:tab/>
        </w:r>
        <w:r>
          <w:rPr>
            <w:webHidden/>
          </w:rPr>
          <w:fldChar w:fldCharType="begin"/>
        </w:r>
        <w:r>
          <w:rPr>
            <w:webHidden/>
          </w:rPr>
          <w:instrText xml:space="preserve"> PAGEREF _Toc106372488 \h </w:instrText>
        </w:r>
        <w:r>
          <w:rPr>
            <w:webHidden/>
          </w:rPr>
        </w:r>
        <w:r>
          <w:rPr>
            <w:webHidden/>
          </w:rPr>
          <w:fldChar w:fldCharType="separate"/>
        </w:r>
        <w:r>
          <w:rPr>
            <w:webHidden/>
          </w:rPr>
          <w:t>6</w:t>
        </w:r>
        <w:r>
          <w:rPr>
            <w:webHidden/>
          </w:rPr>
          <w:fldChar w:fldCharType="end"/>
        </w:r>
      </w:hyperlink>
    </w:p>
    <w:p w:rsidR="00C46482" w:rsidRDefault="00C46482">
      <w:pPr>
        <w:pStyle w:val="TOC2"/>
        <w:tabs>
          <w:tab w:val="left" w:pos="1276"/>
        </w:tabs>
        <w:rPr>
          <w:rFonts w:asciiTheme="minorHAnsi" w:eastAsiaTheme="minorEastAsia" w:hAnsiTheme="minorHAnsi" w:cstheme="minorBidi"/>
          <w:sz w:val="22"/>
          <w:szCs w:val="22"/>
        </w:rPr>
      </w:pPr>
      <w:hyperlink w:anchor="_Toc106372489" w:history="1">
        <w:r w:rsidRPr="00B51D5F">
          <w:rPr>
            <w:rStyle w:val="Hyperlink"/>
          </w:rPr>
          <w:t>3.2</w:t>
        </w:r>
        <w:r>
          <w:rPr>
            <w:rFonts w:asciiTheme="minorHAnsi" w:eastAsiaTheme="minorEastAsia" w:hAnsiTheme="minorHAnsi" w:cstheme="minorBidi"/>
            <w:sz w:val="22"/>
            <w:szCs w:val="22"/>
          </w:rPr>
          <w:tab/>
        </w:r>
        <w:r w:rsidRPr="00B51D5F">
          <w:rPr>
            <w:rStyle w:val="Hyperlink"/>
          </w:rPr>
          <w:t>Rain shelter canopy covers</w:t>
        </w:r>
        <w:r>
          <w:rPr>
            <w:webHidden/>
          </w:rPr>
          <w:tab/>
        </w:r>
        <w:r>
          <w:rPr>
            <w:webHidden/>
          </w:rPr>
          <w:fldChar w:fldCharType="begin"/>
        </w:r>
        <w:r>
          <w:rPr>
            <w:webHidden/>
          </w:rPr>
          <w:instrText xml:space="preserve"> PAGEREF _Toc106372489 \h </w:instrText>
        </w:r>
        <w:r>
          <w:rPr>
            <w:webHidden/>
          </w:rPr>
        </w:r>
        <w:r>
          <w:rPr>
            <w:webHidden/>
          </w:rPr>
          <w:fldChar w:fldCharType="separate"/>
        </w:r>
        <w:r>
          <w:rPr>
            <w:webHidden/>
          </w:rPr>
          <w:t>9</w:t>
        </w:r>
        <w:r>
          <w:rPr>
            <w:webHidden/>
          </w:rPr>
          <w:fldChar w:fldCharType="end"/>
        </w:r>
      </w:hyperlink>
    </w:p>
    <w:p w:rsidR="00C46482" w:rsidRDefault="00C46482">
      <w:pPr>
        <w:pStyle w:val="TOC2"/>
        <w:tabs>
          <w:tab w:val="left" w:pos="1276"/>
        </w:tabs>
        <w:rPr>
          <w:rFonts w:asciiTheme="minorHAnsi" w:eastAsiaTheme="minorEastAsia" w:hAnsiTheme="minorHAnsi" w:cstheme="minorBidi"/>
          <w:sz w:val="22"/>
          <w:szCs w:val="22"/>
        </w:rPr>
      </w:pPr>
      <w:hyperlink w:anchor="_Toc106372490" w:history="1">
        <w:r w:rsidRPr="00B51D5F">
          <w:rPr>
            <w:rStyle w:val="Hyperlink"/>
          </w:rPr>
          <w:t>3.3</w:t>
        </w:r>
        <w:r>
          <w:rPr>
            <w:rFonts w:asciiTheme="minorHAnsi" w:eastAsiaTheme="minorEastAsia" w:hAnsiTheme="minorHAnsi" w:cstheme="minorBidi"/>
            <w:sz w:val="22"/>
            <w:szCs w:val="22"/>
          </w:rPr>
          <w:tab/>
        </w:r>
        <w:r w:rsidRPr="00B51D5F">
          <w:rPr>
            <w:rStyle w:val="Hyperlink"/>
          </w:rPr>
          <w:t>Rain shelter soil water deficits</w:t>
        </w:r>
        <w:r>
          <w:rPr>
            <w:webHidden/>
          </w:rPr>
          <w:tab/>
        </w:r>
        <w:r>
          <w:rPr>
            <w:webHidden/>
          </w:rPr>
          <w:fldChar w:fldCharType="begin"/>
        </w:r>
        <w:r>
          <w:rPr>
            <w:webHidden/>
          </w:rPr>
          <w:instrText xml:space="preserve"> PAGEREF _Toc106372490 \h </w:instrText>
        </w:r>
        <w:r>
          <w:rPr>
            <w:webHidden/>
          </w:rPr>
        </w:r>
        <w:r>
          <w:rPr>
            <w:webHidden/>
          </w:rPr>
          <w:fldChar w:fldCharType="separate"/>
        </w:r>
        <w:r>
          <w:rPr>
            <w:webHidden/>
          </w:rPr>
          <w:t>10</w:t>
        </w:r>
        <w:r>
          <w:rPr>
            <w:webHidden/>
          </w:rPr>
          <w:fldChar w:fldCharType="end"/>
        </w:r>
      </w:hyperlink>
    </w:p>
    <w:p w:rsidR="00C46482" w:rsidRDefault="00C46482">
      <w:pPr>
        <w:pStyle w:val="TOC2"/>
        <w:tabs>
          <w:tab w:val="left" w:pos="1276"/>
        </w:tabs>
        <w:rPr>
          <w:rFonts w:asciiTheme="minorHAnsi" w:eastAsiaTheme="minorEastAsia" w:hAnsiTheme="minorHAnsi" w:cstheme="minorBidi"/>
          <w:sz w:val="22"/>
          <w:szCs w:val="22"/>
        </w:rPr>
      </w:pPr>
      <w:hyperlink w:anchor="_Toc106372491" w:history="1">
        <w:r w:rsidRPr="00B51D5F">
          <w:rPr>
            <w:rStyle w:val="Hyperlink"/>
          </w:rPr>
          <w:t>3.4</w:t>
        </w:r>
        <w:r>
          <w:rPr>
            <w:rFonts w:asciiTheme="minorHAnsi" w:eastAsiaTheme="minorEastAsia" w:hAnsiTheme="minorHAnsi" w:cstheme="minorBidi"/>
            <w:sz w:val="22"/>
            <w:szCs w:val="22"/>
          </w:rPr>
          <w:tab/>
        </w:r>
        <w:r w:rsidRPr="00B51D5F">
          <w:rPr>
            <w:rStyle w:val="Hyperlink"/>
          </w:rPr>
          <w:t>Rain shelter water extraction pattern</w:t>
        </w:r>
        <w:r>
          <w:rPr>
            <w:webHidden/>
          </w:rPr>
          <w:tab/>
        </w:r>
        <w:r>
          <w:rPr>
            <w:webHidden/>
          </w:rPr>
          <w:fldChar w:fldCharType="begin"/>
        </w:r>
        <w:r>
          <w:rPr>
            <w:webHidden/>
          </w:rPr>
          <w:instrText xml:space="preserve"> PAGEREF _Toc106372491 \h </w:instrText>
        </w:r>
        <w:r>
          <w:rPr>
            <w:webHidden/>
          </w:rPr>
        </w:r>
        <w:r>
          <w:rPr>
            <w:webHidden/>
          </w:rPr>
          <w:fldChar w:fldCharType="separate"/>
        </w:r>
        <w:r>
          <w:rPr>
            <w:webHidden/>
          </w:rPr>
          <w:t>11</w:t>
        </w:r>
        <w:r>
          <w:rPr>
            <w:webHidden/>
          </w:rPr>
          <w:fldChar w:fldCharType="end"/>
        </w:r>
      </w:hyperlink>
    </w:p>
    <w:p w:rsidR="00C46482" w:rsidRDefault="00C46482">
      <w:pPr>
        <w:pStyle w:val="TOC1"/>
        <w:rPr>
          <w:rFonts w:asciiTheme="minorHAnsi" w:eastAsiaTheme="minorEastAsia" w:hAnsiTheme="minorHAnsi" w:cstheme="minorBidi"/>
          <w:b w:val="0"/>
          <w:sz w:val="22"/>
          <w:szCs w:val="22"/>
        </w:rPr>
      </w:pPr>
      <w:hyperlink w:anchor="_Toc106372492" w:history="1">
        <w:r w:rsidRPr="00B51D5F">
          <w:rPr>
            <w:rStyle w:val="Hyperlink"/>
          </w:rPr>
          <w:t>4</w:t>
        </w:r>
        <w:r>
          <w:rPr>
            <w:rFonts w:asciiTheme="minorHAnsi" w:eastAsiaTheme="minorEastAsia" w:hAnsiTheme="minorHAnsi" w:cstheme="minorBidi"/>
            <w:b w:val="0"/>
            <w:sz w:val="22"/>
            <w:szCs w:val="22"/>
          </w:rPr>
          <w:tab/>
        </w:r>
        <w:r w:rsidRPr="00B51D5F">
          <w:rPr>
            <w:rStyle w:val="Hyperlink"/>
          </w:rPr>
          <w:t>Estimating crop water use using IR temperature</w:t>
        </w:r>
        <w:r>
          <w:rPr>
            <w:webHidden/>
          </w:rPr>
          <w:tab/>
        </w:r>
        <w:r>
          <w:rPr>
            <w:webHidden/>
          </w:rPr>
          <w:fldChar w:fldCharType="begin"/>
        </w:r>
        <w:r>
          <w:rPr>
            <w:webHidden/>
          </w:rPr>
          <w:instrText xml:space="preserve"> PAGEREF _Toc106372492 \h </w:instrText>
        </w:r>
        <w:r>
          <w:rPr>
            <w:webHidden/>
          </w:rPr>
        </w:r>
        <w:r>
          <w:rPr>
            <w:webHidden/>
          </w:rPr>
          <w:fldChar w:fldCharType="separate"/>
        </w:r>
        <w:r>
          <w:rPr>
            <w:webHidden/>
          </w:rPr>
          <w:t>14</w:t>
        </w:r>
        <w:r>
          <w:rPr>
            <w:webHidden/>
          </w:rPr>
          <w:fldChar w:fldCharType="end"/>
        </w:r>
      </w:hyperlink>
    </w:p>
    <w:p w:rsidR="00A31B7A" w:rsidRDefault="00B93AF9" w:rsidP="00D553DB">
      <w:pPr>
        <w:pStyle w:val="TOC1"/>
      </w:pPr>
      <w:r>
        <w:fldChar w:fldCharType="end"/>
      </w:r>
    </w:p>
    <w:p w:rsidR="00890EDB" w:rsidRDefault="00890EDB" w:rsidP="00D553DB">
      <w:pPr>
        <w:pStyle w:val="TOC1"/>
        <w:sectPr w:rsidR="00890EDB" w:rsidSect="000E7D75">
          <w:pgSz w:w="11906" w:h="16838" w:code="9"/>
          <w:pgMar w:top="2410" w:right="1418" w:bottom="1418" w:left="1418" w:header="720" w:footer="567" w:gutter="0"/>
          <w:cols w:space="720"/>
          <w:noEndnote/>
          <w:docGrid w:linePitch="286"/>
        </w:sectPr>
      </w:pPr>
    </w:p>
    <w:p w:rsidR="001064BE" w:rsidRPr="008A42E7" w:rsidRDefault="001064BE" w:rsidP="00890EDB">
      <w:pPr>
        <w:pStyle w:val="Execsummaryheading"/>
      </w:pPr>
      <w:bookmarkStart w:id="1" w:name="_Toc106372476"/>
      <w:r w:rsidRPr="008A42E7">
        <w:lastRenderedPageBreak/>
        <w:t>Executive summary</w:t>
      </w:r>
      <w:bookmarkEnd w:id="1"/>
    </w:p>
    <w:tbl>
      <w:tblPr>
        <w:tblW w:w="0" w:type="auto"/>
        <w:tblBorders>
          <w:top w:val="single" w:sz="4" w:space="0" w:color="91A5A5"/>
          <w:left w:val="single" w:sz="4" w:space="0" w:color="91A5A5"/>
          <w:bottom w:val="single" w:sz="4" w:space="0" w:color="91A5A5"/>
          <w:right w:val="single" w:sz="4" w:space="0" w:color="91A5A5"/>
          <w:insideH w:val="single" w:sz="4" w:space="0" w:color="91A5A5"/>
          <w:insideV w:val="single" w:sz="4" w:space="0" w:color="91A5A5"/>
        </w:tblBorders>
        <w:tblLook w:val="04A0" w:firstRow="1" w:lastRow="0" w:firstColumn="1" w:lastColumn="0" w:noHBand="0" w:noVBand="1"/>
      </w:tblPr>
      <w:tblGrid>
        <w:gridCol w:w="8719"/>
      </w:tblGrid>
      <w:tr w:rsidR="000921C5" w:rsidRPr="008A42E7" w:rsidTr="000E7D75">
        <w:trPr>
          <w:trHeight w:val="2151"/>
        </w:trPr>
        <w:tc>
          <w:tcPr>
            <w:tcW w:w="8719" w:type="dxa"/>
            <w:tcBorders>
              <w:top w:val="nil"/>
              <w:left w:val="nil"/>
              <w:bottom w:val="nil"/>
              <w:right w:val="nil"/>
            </w:tcBorders>
            <w:shd w:val="clear" w:color="auto" w:fill="E5EAE9" w:themeFill="text2" w:themeFillTint="33"/>
            <w:tcMar>
              <w:top w:w="0" w:type="dxa"/>
            </w:tcMar>
          </w:tcPr>
          <w:p w:rsidR="00F72EAB" w:rsidRPr="000E7D75" w:rsidRDefault="00D6314B" w:rsidP="00DD3F0F">
            <w:pPr>
              <w:pStyle w:val="Title"/>
              <w:rPr>
                <w:b w:val="0"/>
                <w:bCs/>
              </w:rPr>
            </w:pPr>
            <w:r w:rsidRPr="000E7D75">
              <w:rPr>
                <w:b w:val="0"/>
                <w:bCs/>
                <w:noProof/>
              </w:rPr>
              <w:fldChar w:fldCharType="begin"/>
            </w:r>
            <w:r w:rsidRPr="000E7D75">
              <w:rPr>
                <w:b w:val="0"/>
                <w:bCs/>
                <w:noProof/>
              </w:rPr>
              <w:instrText xml:space="preserve"> STYLEREF  Title  \* MERGEFORMAT </w:instrText>
            </w:r>
            <w:r w:rsidRPr="000E7D75">
              <w:rPr>
                <w:b w:val="0"/>
                <w:bCs/>
                <w:noProof/>
              </w:rPr>
              <w:fldChar w:fldCharType="separate"/>
            </w:r>
            <w:r w:rsidR="00C46482" w:rsidRPr="00C46482">
              <w:rPr>
                <w:noProof/>
              </w:rPr>
              <w:t>Irrigating peas for optimal yields</w:t>
            </w:r>
            <w:r w:rsidRPr="000E7D75">
              <w:rPr>
                <w:b w:val="0"/>
                <w:bCs/>
                <w:noProof/>
              </w:rPr>
              <w:fldChar w:fldCharType="end"/>
            </w:r>
          </w:p>
          <w:sdt>
            <w:sdtPr>
              <w:id w:val="231975308"/>
              <w:placeholder>
                <w:docPart w:val="D024261DE56A4212A9303F004C3D270A"/>
              </w:placeholder>
            </w:sdtPr>
            <w:sdtContent>
              <w:p w:rsidR="00DD3F0F" w:rsidRPr="008A42E7" w:rsidRDefault="00DD3F0F" w:rsidP="00DD3F0F">
                <w:pPr>
                  <w:pStyle w:val="Coverauthor"/>
                </w:pPr>
                <w:r>
                  <w:t>Hamish Brown</w:t>
                </w:r>
                <w:r w:rsidRPr="00DD3F0F">
                  <w:rPr>
                    <w:vertAlign w:val="superscript"/>
                  </w:rPr>
                  <w:t>1</w:t>
                </w:r>
                <w:r>
                  <w:t>, Travis Ryan-Salter</w:t>
                </w:r>
                <w:r>
                  <w:rPr>
                    <w:vertAlign w:val="superscript"/>
                  </w:rPr>
                  <w:t>2</w:t>
                </w:r>
                <w:r>
                  <w:t>, Richard Gillespie</w:t>
                </w:r>
                <w:r>
                  <w:rPr>
                    <w:vertAlign w:val="superscript"/>
                  </w:rPr>
                  <w:t>1</w:t>
                </w:r>
                <w:r>
                  <w:t>, Nick Pyke</w:t>
                </w:r>
                <w:r>
                  <w:rPr>
                    <w:vertAlign w:val="superscript"/>
                  </w:rPr>
                  <w:t>2</w:t>
                </w:r>
                <w:r>
                  <w:t>, Mike George</w:t>
                </w:r>
                <w:r>
                  <w:rPr>
                    <w:vertAlign w:val="superscript"/>
                  </w:rPr>
                  <w:t>1</w:t>
                </w:r>
                <w:r>
                  <w:t>, Shane Maley</w:t>
                </w:r>
                <w:r w:rsidRPr="00DD3F0F">
                  <w:rPr>
                    <w:vertAlign w:val="superscript"/>
                  </w:rPr>
                  <w:t>1</w:t>
                </w:r>
                <w:r>
                  <w:t>, Alex Michel</w:t>
                </w:r>
                <w:r>
                  <w:rPr>
                    <w:vertAlign w:val="superscript"/>
                  </w:rPr>
                  <w:t>1</w:t>
                </w:r>
                <w:r>
                  <w:t>, Lincoln</w:t>
                </w:r>
                <w:r>
                  <w:rPr>
                    <w:vertAlign w:val="superscript"/>
                  </w:rPr>
                  <w:t>2</w:t>
                </w:r>
                <w:r>
                  <w:t xml:space="preserve"> </w:t>
                </w:r>
              </w:p>
            </w:sdtContent>
          </w:sdt>
          <w:p w:rsidR="00DD3F0F" w:rsidRDefault="00DD3F0F" w:rsidP="00DD3F0F">
            <w:pPr>
              <w:pStyle w:val="Coverauthor"/>
              <w:ind w:right="706"/>
            </w:pPr>
            <w:r>
              <w:rPr>
                <w:vertAlign w:val="superscript"/>
              </w:rPr>
              <w:t>1</w:t>
            </w:r>
            <w:r w:rsidRPr="008A42E7">
              <w:t xml:space="preserve"> </w:t>
            </w:r>
            <w:r w:rsidR="006D5C71" w:rsidRPr="008A42E7">
              <w:t xml:space="preserve">Plant &amp; Food Research: </w:t>
            </w:r>
            <w:sdt>
              <w:sdtPr>
                <w:id w:val="794870936"/>
                <w:placeholder>
                  <w:docPart w:val="E6E27AAB37C84A1A9E20D144E963EF35"/>
                </w:placeholder>
              </w:sdtPr>
              <w:sdtEndPr/>
              <w:sdtContent>
                <w:r>
                  <w:t>Lincoln</w:t>
                </w:r>
              </w:sdtContent>
            </w:sdt>
            <w:r w:rsidR="006D5C71" w:rsidRPr="008A42E7">
              <w:t xml:space="preserve">, </w:t>
            </w:r>
          </w:p>
          <w:p w:rsidR="000921C5" w:rsidRPr="008A42E7" w:rsidRDefault="006D5C71" w:rsidP="00DD3F0F">
            <w:pPr>
              <w:pStyle w:val="Coverauthor"/>
              <w:ind w:right="706"/>
            </w:pPr>
            <w:r w:rsidRPr="008A42E7">
              <w:rPr>
                <w:vertAlign w:val="superscript"/>
              </w:rPr>
              <w:t>2</w:t>
            </w:r>
            <w:sdt>
              <w:sdtPr>
                <w:id w:val="-2000643013"/>
                <w:placeholder>
                  <w:docPart w:val="CDBA1126E15A4BA3A2A27D86B8FA97A3"/>
                </w:placeholder>
              </w:sdtPr>
              <w:sdtEndPr/>
              <w:sdtContent>
                <w:r w:rsidR="00DD3F0F">
                  <w:t xml:space="preserve"> Carrfields</w:t>
                </w:r>
              </w:sdtContent>
            </w:sdt>
          </w:p>
          <w:p w:rsidR="000921C5" w:rsidRPr="008A42E7" w:rsidRDefault="00D6314B" w:rsidP="00DD3F0F">
            <w:pPr>
              <w:pStyle w:val="Covermonth"/>
              <w:ind w:right="706"/>
            </w:pPr>
            <w:r>
              <w:rPr>
                <w:noProof/>
              </w:rPr>
              <w:fldChar w:fldCharType="begin"/>
            </w:r>
            <w:r>
              <w:rPr>
                <w:noProof/>
              </w:rPr>
              <w:instrText xml:space="preserve"> STYLEREF  "Cover month"  \* MERGEFORMAT </w:instrText>
            </w:r>
            <w:r>
              <w:rPr>
                <w:noProof/>
              </w:rPr>
              <w:fldChar w:fldCharType="separate"/>
            </w:r>
            <w:r w:rsidR="00C46482">
              <w:rPr>
                <w:noProof/>
              </w:rPr>
              <w:t>[Month Year]</w:t>
            </w:r>
            <w:r>
              <w:rPr>
                <w:noProof/>
              </w:rPr>
              <w:fldChar w:fldCharType="end"/>
            </w:r>
          </w:p>
        </w:tc>
      </w:tr>
    </w:tbl>
    <w:p w:rsidR="002F58F6" w:rsidRDefault="002F58F6" w:rsidP="006A31A9">
      <w:pPr>
        <w:pStyle w:val="BodyText"/>
      </w:pPr>
    </w:p>
    <w:p w:rsidR="00555E55" w:rsidRDefault="00DD3F0F" w:rsidP="006A31A9">
      <w:pPr>
        <w:pStyle w:val="BodyText"/>
      </w:pPr>
      <w:r>
        <w:t>Rain</w:t>
      </w:r>
      <w:r w:rsidR="001633EC">
        <w:t>-</w:t>
      </w:r>
      <w:r>
        <w:t>shelter and field experiments were conducted to:</w:t>
      </w:r>
    </w:p>
    <w:p w:rsidR="00DD3F0F" w:rsidRPr="00DD3F0F" w:rsidRDefault="00DD3F0F" w:rsidP="00DD3F0F">
      <w:pPr>
        <w:pStyle w:val="NormalWeb"/>
        <w:numPr>
          <w:ilvl w:val="0"/>
          <w:numId w:val="46"/>
        </w:numPr>
        <w:rPr>
          <w:rFonts w:asciiTheme="minorHAnsi" w:hAnsiTheme="minorHAnsi" w:cstheme="minorHAnsi"/>
          <w:sz w:val="20"/>
          <w:szCs w:val="20"/>
        </w:rPr>
      </w:pPr>
      <w:r w:rsidRPr="00DD3F0F">
        <w:rPr>
          <w:rFonts w:asciiTheme="minorHAnsi" w:hAnsiTheme="minorHAnsi" w:cstheme="minorHAnsi"/>
          <w:sz w:val="20"/>
          <w:szCs w:val="20"/>
        </w:rPr>
        <w:t xml:space="preserve">To determine the response of pea yields to different timings and frequencies of drip and sprinkler irrigation. </w:t>
      </w:r>
    </w:p>
    <w:p w:rsidR="00DD3F0F" w:rsidRDefault="00DD3F0F" w:rsidP="00DD3F0F">
      <w:pPr>
        <w:pStyle w:val="NormalWeb"/>
        <w:numPr>
          <w:ilvl w:val="0"/>
          <w:numId w:val="46"/>
        </w:numPr>
        <w:rPr>
          <w:rFonts w:asciiTheme="minorHAnsi" w:hAnsiTheme="minorHAnsi" w:cstheme="minorHAnsi"/>
          <w:sz w:val="20"/>
          <w:szCs w:val="20"/>
        </w:rPr>
      </w:pPr>
      <w:r w:rsidRPr="00DD3F0F">
        <w:rPr>
          <w:rFonts w:asciiTheme="minorHAnsi" w:hAnsiTheme="minorHAnsi" w:cstheme="minorHAnsi"/>
          <w:sz w:val="20"/>
          <w:szCs w:val="20"/>
        </w:rPr>
        <w:t xml:space="preserve">To assess the ability an infra-red radiometer based technique to measure pea water use and determine optimal irrigation requirements. </w:t>
      </w:r>
    </w:p>
    <w:p w:rsidR="001633EC" w:rsidRDefault="00DD3F0F" w:rsidP="00DD3F0F">
      <w:pPr>
        <w:pStyle w:val="NormalWeb"/>
        <w:rPr>
          <w:rFonts w:asciiTheme="minorHAnsi" w:hAnsiTheme="minorHAnsi" w:cstheme="minorHAnsi"/>
          <w:sz w:val="20"/>
          <w:szCs w:val="20"/>
        </w:rPr>
      </w:pPr>
      <w:r>
        <w:rPr>
          <w:rFonts w:asciiTheme="minorHAnsi" w:hAnsiTheme="minorHAnsi" w:cstheme="minorHAnsi"/>
          <w:sz w:val="20"/>
          <w:szCs w:val="20"/>
        </w:rPr>
        <w:t>Under the rain</w:t>
      </w:r>
      <w:r w:rsidR="001633EC">
        <w:rPr>
          <w:rFonts w:asciiTheme="minorHAnsi" w:hAnsiTheme="minorHAnsi" w:cstheme="minorHAnsi"/>
          <w:sz w:val="20"/>
          <w:szCs w:val="20"/>
        </w:rPr>
        <w:t>-</w:t>
      </w:r>
      <w:r>
        <w:rPr>
          <w:rFonts w:asciiTheme="minorHAnsi" w:hAnsiTheme="minorHAnsi" w:cstheme="minorHAnsi"/>
          <w:sz w:val="20"/>
          <w:szCs w:val="20"/>
        </w:rPr>
        <w:t xml:space="preserve">shelter, peas that were irrigated at 2 and 7 day frequencies maintained a soil water deficit &lt; 50 mm throughout the season </w:t>
      </w:r>
      <w:r w:rsidRPr="001633EC">
        <w:rPr>
          <w:rFonts w:asciiTheme="minorHAnsi" w:hAnsiTheme="minorHAnsi" w:cstheme="minorHAnsi"/>
          <w:sz w:val="20"/>
          <w:szCs w:val="20"/>
        </w:rPr>
        <w:t xml:space="preserve">and achieved the highest yields of </w:t>
      </w:r>
      <w:r w:rsidRPr="001633EC">
        <w:rPr>
          <w:rFonts w:asciiTheme="minorHAnsi" w:hAnsiTheme="minorHAnsi" w:cstheme="minorHAnsi"/>
          <w:sz w:val="20"/>
          <w:szCs w:val="20"/>
        </w:rPr>
        <w:t>4.9-5.3 t/ha</w:t>
      </w:r>
      <w:r w:rsidRPr="001633EC">
        <w:rPr>
          <w:rFonts w:asciiTheme="minorHAnsi" w:hAnsiTheme="minorHAnsi" w:cstheme="minorHAnsi"/>
          <w:sz w:val="20"/>
          <w:szCs w:val="20"/>
        </w:rPr>
        <w:t xml:space="preserve">.  </w:t>
      </w:r>
      <w:r w:rsidR="001633EC" w:rsidRPr="001633EC">
        <w:rPr>
          <w:rFonts w:asciiTheme="minorHAnsi" w:hAnsiTheme="minorHAnsi" w:cstheme="minorHAnsi"/>
          <w:sz w:val="20"/>
          <w:szCs w:val="20"/>
        </w:rPr>
        <w:t xml:space="preserve"> Treatments that received water at 14 day frequencies showed a small yield decrease and treatments that received water at 21 day frequency or received full drought during flowering or pod filling had the lowest yields </w:t>
      </w:r>
      <w:r w:rsidR="001633EC" w:rsidRPr="001633EC">
        <w:rPr>
          <w:rFonts w:asciiTheme="minorHAnsi" w:hAnsiTheme="minorHAnsi" w:cstheme="minorHAnsi"/>
          <w:sz w:val="20"/>
          <w:szCs w:val="20"/>
        </w:rPr>
        <w:t>(3.5-3.7t/ha)</w:t>
      </w:r>
      <w:r w:rsidR="001633EC" w:rsidRPr="001633EC">
        <w:rPr>
          <w:rFonts w:asciiTheme="minorHAnsi" w:hAnsiTheme="minorHAnsi" w:cstheme="minorHAnsi"/>
          <w:sz w:val="20"/>
          <w:szCs w:val="20"/>
        </w:rPr>
        <w:t xml:space="preserve">.  </w:t>
      </w:r>
      <w:r w:rsidR="001633EC">
        <w:rPr>
          <w:rFonts w:asciiTheme="minorHAnsi" w:hAnsiTheme="minorHAnsi" w:cstheme="minorHAnsi"/>
          <w:sz w:val="20"/>
          <w:szCs w:val="20"/>
        </w:rPr>
        <w:t>Yield reductions were due to a reductions were primarily due to a reduction in the number of nodes containing pods and the weight of peas.</w:t>
      </w:r>
    </w:p>
    <w:p w:rsidR="001633EC" w:rsidRDefault="001633EC" w:rsidP="00DD3F0F">
      <w:pPr>
        <w:pStyle w:val="NormalWeb"/>
        <w:rPr>
          <w:rFonts w:asciiTheme="minorHAnsi" w:hAnsiTheme="minorHAnsi" w:cstheme="minorHAnsi"/>
          <w:sz w:val="20"/>
          <w:szCs w:val="20"/>
        </w:rPr>
      </w:pPr>
      <w:r>
        <w:rPr>
          <w:rFonts w:asciiTheme="minorHAnsi" w:hAnsiTheme="minorHAnsi" w:cstheme="minorHAnsi"/>
          <w:sz w:val="20"/>
          <w:szCs w:val="20"/>
        </w:rPr>
        <w:t xml:space="preserve">Soil water measurements clearly showed peas were extracting water to 60cm depth with little extraction below this.  </w:t>
      </w:r>
    </w:p>
    <w:p w:rsidR="001633EC" w:rsidRDefault="001633EC" w:rsidP="00DD3F0F">
      <w:pPr>
        <w:pStyle w:val="NormalWeb"/>
        <w:rPr>
          <w:rFonts w:asciiTheme="minorHAnsi" w:hAnsiTheme="minorHAnsi" w:cstheme="minorHAnsi"/>
          <w:sz w:val="20"/>
          <w:szCs w:val="20"/>
        </w:rPr>
      </w:pPr>
      <w:r>
        <w:rPr>
          <w:rFonts w:asciiTheme="minorHAnsi" w:hAnsiTheme="minorHAnsi" w:cstheme="minorHAnsi"/>
          <w:sz w:val="20"/>
          <w:szCs w:val="20"/>
        </w:rPr>
        <w:t>Experiments conducted outside the rain shelter showed no response to irrigation treatments because of the high in crop rainfall.  Yields were the same as those measured in the 2 and 7 day treatments in the rain-shelter suggesting that having a wet canopy during flowering does not limit potential yields.  However, crops that encountered water stress (in the rain-shelter) during flowering did show yield reductions suggesting it is more important to irrigate to avoid water stress rather than withholding water to keep the canopy dry during flowering.</w:t>
      </w:r>
    </w:p>
    <w:p w:rsidR="008D7C40" w:rsidRPr="00DD3F0F" w:rsidRDefault="001633EC" w:rsidP="00DD3F0F">
      <w:pPr>
        <w:pStyle w:val="NormalWeb"/>
        <w:rPr>
          <w:rFonts w:asciiTheme="minorHAnsi" w:hAnsiTheme="minorHAnsi" w:cstheme="minorHAnsi"/>
          <w:sz w:val="20"/>
          <w:szCs w:val="20"/>
        </w:rPr>
      </w:pPr>
      <w:r>
        <w:rPr>
          <w:rFonts w:asciiTheme="minorHAnsi" w:hAnsiTheme="minorHAnsi" w:cstheme="minorHAnsi"/>
          <w:sz w:val="20"/>
          <w:szCs w:val="20"/>
        </w:rPr>
        <w:t xml:space="preserve">Water use measured with the </w:t>
      </w:r>
      <w:r w:rsidR="008D7C40">
        <w:rPr>
          <w:rFonts w:asciiTheme="minorHAnsi" w:hAnsiTheme="minorHAnsi" w:cstheme="minorHAnsi"/>
          <w:sz w:val="20"/>
          <w:szCs w:val="20"/>
        </w:rPr>
        <w:t>infra-</w:t>
      </w:r>
      <w:r>
        <w:rPr>
          <w:rFonts w:asciiTheme="minorHAnsi" w:hAnsiTheme="minorHAnsi" w:cstheme="minorHAnsi"/>
          <w:sz w:val="20"/>
          <w:szCs w:val="20"/>
        </w:rPr>
        <w:t xml:space="preserve">red radiometer technique showed good agreement with that measured using a comprehensive soil moisture balance approach.  </w:t>
      </w:r>
      <w:r w:rsidR="008D7C40">
        <w:rPr>
          <w:rFonts w:asciiTheme="minorHAnsi" w:hAnsiTheme="minorHAnsi" w:cstheme="minorHAnsi"/>
          <w:sz w:val="20"/>
          <w:szCs w:val="20"/>
        </w:rPr>
        <w:t>This approach was developed using other crop types but these results suggest it will be an applicable method for managing irrigation on peas also.</w:t>
      </w:r>
    </w:p>
    <w:p w:rsidR="00DD3F0F" w:rsidRDefault="00DD3F0F" w:rsidP="006A31A9">
      <w:pPr>
        <w:pStyle w:val="BodyText"/>
      </w:pPr>
    </w:p>
    <w:p w:rsidR="00DD3F0F" w:rsidRPr="008A42E7" w:rsidRDefault="00DD3F0F" w:rsidP="006A31A9">
      <w:pPr>
        <w:pStyle w:val="BodyText"/>
      </w:pPr>
    </w:p>
    <w:p w:rsidR="00FA341B" w:rsidRPr="008A42E7" w:rsidRDefault="00FA341B" w:rsidP="00D553DB">
      <w:pPr>
        <w:pStyle w:val="Headingnonumber"/>
      </w:pPr>
      <w:r w:rsidRPr="008A42E7">
        <w:t>For further information please contact:</w:t>
      </w:r>
    </w:p>
    <w:sdt>
      <w:sdtPr>
        <w:id w:val="-622228287"/>
        <w:placeholder>
          <w:docPart w:val="DF05A02C0E774BE49504E0510BA95E93"/>
        </w:placeholder>
        <w:temporary/>
        <w:showingPlcHdr/>
      </w:sdtPr>
      <w:sdtEndPr/>
      <w:sdtContent>
        <w:p w:rsidR="00587C0E" w:rsidRDefault="00DF69D3" w:rsidP="00FA341B">
          <w:pPr>
            <w:pStyle w:val="Execsumnameaddress"/>
          </w:pPr>
          <w:r w:rsidRPr="00DF69D3">
            <w:rPr>
              <w:color w:val="FF0000"/>
            </w:rPr>
            <w:t>[Enter Lead Author Here]</w:t>
          </w:r>
        </w:p>
      </w:sdtContent>
    </w:sdt>
    <w:sdt>
      <w:sdtPr>
        <w:alias w:val="[choose from dropdown]"/>
        <w:tag w:val="[choose from dropdown]"/>
        <w:id w:val="1559898710"/>
        <w:placeholder>
          <w:docPart w:val="F6EDE0F1149D4F3ABD095A0457A35964"/>
        </w:placeholder>
        <w:docPartList>
          <w:docPartGallery w:val="AutoText"/>
          <w:docPartCategory w:val="2_Address"/>
        </w:docPartList>
      </w:sdtPr>
      <w:sdtEndPr/>
      <w:sdtContent>
        <w:p w:rsidR="00BB11B3" w:rsidRPr="008A42E7" w:rsidRDefault="00BB11B3" w:rsidP="00FA341B">
          <w:pPr>
            <w:pStyle w:val="Execsumnameaddress"/>
          </w:pPr>
          <w:r w:rsidRPr="00BB11B3">
            <w:rPr>
              <w:color w:val="FF0000"/>
            </w:rPr>
            <w:t>[Choose an office location]</w:t>
          </w:r>
        </w:p>
      </w:sdtContent>
    </w:sdt>
    <w:p w:rsidR="00A31B7A" w:rsidRDefault="00FA341B" w:rsidP="00FA341B">
      <w:pPr>
        <w:pStyle w:val="Execsumnameaddress"/>
      </w:pPr>
      <w:r w:rsidRPr="008A42E7">
        <w:lastRenderedPageBreak/>
        <w:t xml:space="preserve">Email: </w:t>
      </w:r>
      <w:sdt>
        <w:sdtPr>
          <w:id w:val="-954410792"/>
          <w:placeholder>
            <w:docPart w:val="50D4E177F97D43B29DB9187FB84721D2"/>
          </w:placeholder>
          <w:showingPlcHdr/>
        </w:sdtPr>
        <w:sdtEndPr/>
        <w:sdtContent>
          <w:r w:rsidR="001A5D74" w:rsidRPr="001A5D74">
            <w:rPr>
              <w:color w:val="FF0000"/>
            </w:rPr>
            <w:t>[Email]</w:t>
          </w:r>
        </w:sdtContent>
      </w:sdt>
    </w:p>
    <w:p w:rsidR="00DB670D" w:rsidRDefault="00DB670D" w:rsidP="00FA341B">
      <w:pPr>
        <w:pStyle w:val="Execsumnameaddress"/>
      </w:pPr>
    </w:p>
    <w:p w:rsidR="00DB670D" w:rsidRPr="008A42E7" w:rsidRDefault="00DB670D" w:rsidP="00FA341B">
      <w:pPr>
        <w:pStyle w:val="Execsumnameaddress"/>
      </w:pPr>
    </w:p>
    <w:p w:rsidR="00550198" w:rsidRPr="008A42E7" w:rsidRDefault="00550198" w:rsidP="00FA341B">
      <w:pPr>
        <w:pStyle w:val="Execsumnameaddress"/>
        <w:sectPr w:rsidR="00550198" w:rsidRPr="008A42E7" w:rsidSect="000E7D75">
          <w:headerReference w:type="default" r:id="rId21"/>
          <w:footerReference w:type="even" r:id="rId22"/>
          <w:footerReference w:type="default" r:id="rId23"/>
          <w:pgSz w:w="11906" w:h="16838"/>
          <w:pgMar w:top="2410" w:right="1418" w:bottom="1418" w:left="1418" w:header="720" w:footer="567" w:gutter="0"/>
          <w:pgNumType w:start="1"/>
          <w:cols w:space="720"/>
          <w:noEndnote/>
          <w:docGrid w:linePitch="286"/>
        </w:sectPr>
      </w:pPr>
    </w:p>
    <w:p w:rsidR="00C03DE9" w:rsidRDefault="00C03DE9" w:rsidP="007A7F42">
      <w:pPr>
        <w:pStyle w:val="Heading1"/>
        <w:numPr>
          <w:ilvl w:val="0"/>
          <w:numId w:val="18"/>
        </w:numPr>
      </w:pPr>
      <w:bookmarkStart w:id="2" w:name="_Toc106372477"/>
      <w:r>
        <w:lastRenderedPageBreak/>
        <w:t>Introduction</w:t>
      </w:r>
      <w:bookmarkEnd w:id="2"/>
    </w:p>
    <w:p w:rsidR="00C03DE9" w:rsidRDefault="00C03DE9" w:rsidP="00C03DE9">
      <w:pPr>
        <w:pStyle w:val="BodyText"/>
      </w:pPr>
      <w:r>
        <w:t>Peas are a shallow rooted crop with a low tolerance to root anoxia</w:t>
      </w:r>
      <w:r w:rsidR="0021416A">
        <w:t xml:space="preserve"> (water logging)</w:t>
      </w:r>
      <w:r>
        <w:t>.  They are therefore sensitive to b</w:t>
      </w:r>
      <w:r w:rsidR="00901EB0">
        <w:t>oth water shortage and excess and</w:t>
      </w:r>
      <w:r>
        <w:t xml:space="preserve"> require careful irrigation management to achieve reliable high yields.</w:t>
      </w:r>
    </w:p>
    <w:p w:rsidR="00C03DE9" w:rsidRDefault="00771575" w:rsidP="00C03DE9">
      <w:pPr>
        <w:pStyle w:val="BodyText"/>
      </w:pPr>
      <w:r>
        <w:t xml:space="preserve">In addition, peas require good pollination to achieve </w:t>
      </w:r>
      <w:r w:rsidR="00901EB0">
        <w:t>good</w:t>
      </w:r>
      <w:r>
        <w:t xml:space="preserve"> seed </w:t>
      </w:r>
      <w:r w:rsidR="00901EB0">
        <w:t>set and high</w:t>
      </w:r>
      <w:r>
        <w:t xml:space="preserve"> and yield potentials.  There is a belief that wetting the canopy (and flowers there in) during flowering hinders pollination and reduces grain number and yield.  However</w:t>
      </w:r>
      <w:r w:rsidR="00901EB0">
        <w:t>,</w:t>
      </w:r>
      <w:r>
        <w:t xml:space="preserve"> there is little experimental evidence to support </w:t>
      </w:r>
      <w:r w:rsidR="00901EB0">
        <w:t>t</w:t>
      </w:r>
      <w:r>
        <w:t>his</w:t>
      </w:r>
      <w:r w:rsidR="00901EB0">
        <w:t>.</w:t>
      </w:r>
      <w:r w:rsidR="00C03DE9">
        <w:t xml:space="preserve">  </w:t>
      </w:r>
    </w:p>
    <w:p w:rsidR="00C03DE9" w:rsidRDefault="00C03DE9" w:rsidP="00C03DE9">
      <w:pPr>
        <w:pStyle w:val="BodyText"/>
      </w:pPr>
      <w:r>
        <w:t>The aims of this work were:</w:t>
      </w:r>
    </w:p>
    <w:p w:rsidR="00C03DE9" w:rsidRPr="00DD3F0F" w:rsidRDefault="00C03DE9" w:rsidP="00C03DE9">
      <w:pPr>
        <w:pStyle w:val="NormalWeb"/>
        <w:numPr>
          <w:ilvl w:val="0"/>
          <w:numId w:val="46"/>
        </w:numPr>
        <w:rPr>
          <w:rFonts w:asciiTheme="minorHAnsi" w:hAnsiTheme="minorHAnsi" w:cstheme="minorHAnsi"/>
          <w:sz w:val="20"/>
          <w:szCs w:val="20"/>
        </w:rPr>
      </w:pPr>
      <w:r w:rsidRPr="00DD3F0F">
        <w:rPr>
          <w:rFonts w:asciiTheme="minorHAnsi" w:hAnsiTheme="minorHAnsi" w:cstheme="minorHAnsi"/>
          <w:sz w:val="20"/>
          <w:szCs w:val="20"/>
        </w:rPr>
        <w:t xml:space="preserve">To determine the response of pea yields to different timings and frequencies of drip and sprinkler irrigation. </w:t>
      </w:r>
    </w:p>
    <w:p w:rsidR="00C03DE9" w:rsidRPr="00DD3F0F" w:rsidRDefault="00C03DE9" w:rsidP="00C03DE9">
      <w:pPr>
        <w:pStyle w:val="NormalWeb"/>
        <w:numPr>
          <w:ilvl w:val="0"/>
          <w:numId w:val="46"/>
        </w:numPr>
        <w:rPr>
          <w:rFonts w:asciiTheme="minorHAnsi" w:hAnsiTheme="minorHAnsi" w:cstheme="minorHAnsi"/>
          <w:sz w:val="20"/>
          <w:szCs w:val="20"/>
        </w:rPr>
      </w:pPr>
      <w:r w:rsidRPr="00DD3F0F">
        <w:rPr>
          <w:rFonts w:asciiTheme="minorHAnsi" w:hAnsiTheme="minorHAnsi" w:cstheme="minorHAnsi"/>
          <w:sz w:val="20"/>
          <w:szCs w:val="20"/>
        </w:rPr>
        <w:t xml:space="preserve">To assess the ability </w:t>
      </w:r>
      <w:r w:rsidR="0021416A" w:rsidRPr="00DD3F0F">
        <w:rPr>
          <w:rFonts w:asciiTheme="minorHAnsi" w:hAnsiTheme="minorHAnsi" w:cstheme="minorHAnsi"/>
          <w:sz w:val="20"/>
          <w:szCs w:val="20"/>
        </w:rPr>
        <w:t>an infra-red radiometer based technique</w:t>
      </w:r>
      <w:r w:rsidRPr="00DD3F0F">
        <w:rPr>
          <w:rFonts w:asciiTheme="minorHAnsi" w:hAnsiTheme="minorHAnsi" w:cstheme="minorHAnsi"/>
          <w:sz w:val="20"/>
          <w:szCs w:val="20"/>
        </w:rPr>
        <w:t xml:space="preserve"> to measure pea water use and determine optimal irrigation requirements. </w:t>
      </w:r>
    </w:p>
    <w:p w:rsidR="00CC59B2" w:rsidRDefault="00CC59B2" w:rsidP="007A7F42">
      <w:pPr>
        <w:pStyle w:val="Heading1"/>
        <w:numPr>
          <w:ilvl w:val="0"/>
          <w:numId w:val="18"/>
        </w:numPr>
      </w:pPr>
      <w:bookmarkStart w:id="3" w:name="_Toc106372478"/>
      <w:r>
        <w:t>Methods</w:t>
      </w:r>
      <w:bookmarkEnd w:id="3"/>
    </w:p>
    <w:p w:rsidR="00CC59B2" w:rsidRDefault="00CC59B2" w:rsidP="00CC59B2">
      <w:pPr>
        <w:pStyle w:val="Heading2"/>
      </w:pPr>
      <w:bookmarkStart w:id="4" w:name="_Toc106372479"/>
      <w:r>
        <w:t>Rain shelter experiment</w:t>
      </w:r>
      <w:bookmarkEnd w:id="4"/>
    </w:p>
    <w:p w:rsidR="00B042E4" w:rsidRDefault="00B042E4" w:rsidP="006742F9">
      <w:pPr>
        <w:pStyle w:val="Heading3"/>
      </w:pPr>
      <w:bookmarkStart w:id="5" w:name="_Toc106372480"/>
      <w:r>
        <w:t>Site and crop</w:t>
      </w:r>
      <w:bookmarkEnd w:id="5"/>
    </w:p>
    <w:p w:rsidR="00A57D87" w:rsidRDefault="00A57D87" w:rsidP="00592C89">
      <w:pPr>
        <w:pStyle w:val="BodyText"/>
      </w:pPr>
      <w:r>
        <w:t>The</w:t>
      </w:r>
      <w:r w:rsidR="00901EB0">
        <w:t xml:space="preserve"> main</w:t>
      </w:r>
      <w:r>
        <w:t xml:space="preserve"> experiment was conducted in the Plant and </w:t>
      </w:r>
      <w:r w:rsidRPr="006742F9">
        <w:rPr>
          <w:rStyle w:val="BodyTextChar"/>
        </w:rPr>
        <w:t xml:space="preserve">Food Research rain shelter near Lincoln.  The facility has been described in detail by </w:t>
      </w:r>
      <w:r w:rsidRPr="006742F9">
        <w:rPr>
          <w:rStyle w:val="BodyTextChar"/>
        </w:rPr>
        <w:fldChar w:fldCharType="begin" w:fldLock="1"/>
      </w:r>
      <w:r w:rsidR="00B042E4" w:rsidRPr="006742F9">
        <w:rPr>
          <w:rStyle w:val="BodyTextChar"/>
        </w:rPr>
        <w:instrText>ADDIN CSL_CITATION {"citationItems":[{"id":"ITEM-1","itemData":{"author":[{"dropping-particle":"","family":"Martin","given":"R J","non-dropping-particle":"","parse-names":false,"suffix":""},{"dropping-particle":"","family":"Jamieson","given":"P D","non-dropping-particle":"","parse-names":false,"suffix":""},{"dropping-particle":"","family":"Wilson","given":"D R","non-dropping-particle":"","parse-names":false,"suffix":""},{"dropping-particle":"","family":"Francis","given":"G S","non-dropping-particle":"","parse-names":false,"suffix":""}],"container-title":"Proceedings Annual Conference Agronomy Society of New Zealand","id":"ITEM-1","issued":{"date-parts":[["1990"]]},"page":"99-101","title":"The use of a rainshelter to determine the response of russet burbank potatoes to soil water deficit","title-short":"The use of a rainshelter to determine the response","type":"article-journal","volume":"20"},"uris":["http://www.mendeley.com/documents/?uuid=dae5aa6d-0170-4491-86d5-fb2272bfa6fa"]}],"mendeley":{"formattedCitation":"(Martin &lt;i&gt;et al.&lt;/i&gt; 1990)","manualFormatting":"Martin et al. (1990)","plainTextFormattedCitation":"(Martin et al. 1990)","previouslyFormattedCitation":"(Martin &lt;i&gt;et al.&lt;/i&gt; 1990)"},"properties":{"noteIndex":0},"schema":"https://github.com/citation-style-language/schema/raw/master/csl-citation.json"}</w:instrText>
      </w:r>
      <w:r w:rsidRPr="006742F9">
        <w:rPr>
          <w:rStyle w:val="BodyTextChar"/>
        </w:rPr>
        <w:fldChar w:fldCharType="separate"/>
      </w:r>
      <w:r w:rsidRPr="006742F9">
        <w:rPr>
          <w:rStyle w:val="BodyTextChar"/>
          <w:noProof/>
        </w:rPr>
        <w:t>Martin et al. (1990)</w:t>
      </w:r>
      <w:r w:rsidRPr="006742F9">
        <w:rPr>
          <w:rStyle w:val="BodyTextChar"/>
        </w:rPr>
        <w:fldChar w:fldCharType="end"/>
      </w:r>
      <w:r w:rsidRPr="006742F9">
        <w:rPr>
          <w:rStyle w:val="BodyTextChar"/>
        </w:rPr>
        <w:t xml:space="preserve">.  Briefly, it is a 15 x 50 m glass house mounded on rollers and attached to a winch that allow it to travel up and down a pair of long rails.  The rails are 200 m long giving 4 separate stopping positions for the shelter so areas can be planted in restorative grass to maintain soil </w:t>
      </w:r>
      <w:r w:rsidR="00901EB0">
        <w:rPr>
          <w:rStyle w:val="BodyTextChar"/>
        </w:rPr>
        <w:t>structure</w:t>
      </w:r>
      <w:r w:rsidRPr="006742F9">
        <w:rPr>
          <w:rStyle w:val="BodyTextChar"/>
        </w:rPr>
        <w:t xml:space="preserve"> between experimental crops.  The control systems pulls the shelter over the experimental area when-ever rain is detected (by moisture sensors on the winch shed) and rolls it back off once when the rain has stopped.  The soil is a Templeton silt loam with 160 mm of available water per mm depth.</w:t>
      </w:r>
    </w:p>
    <w:p w:rsidR="008F52A8" w:rsidRDefault="00CC59B2" w:rsidP="00592C89">
      <w:pPr>
        <w:pStyle w:val="BodyText"/>
      </w:pPr>
      <w:r>
        <w:t>The area was in mown grass for the 3 years prior and was ploughed on the the 7</w:t>
      </w:r>
      <w:r w:rsidRPr="00CC59B2">
        <w:rPr>
          <w:vertAlign w:val="superscript"/>
        </w:rPr>
        <w:t>th</w:t>
      </w:r>
      <w:r>
        <w:t xml:space="preserve"> of September, power harrowed on the 18</w:t>
      </w:r>
      <w:r w:rsidRPr="00CC59B2">
        <w:rPr>
          <w:vertAlign w:val="superscript"/>
        </w:rPr>
        <w:t>th</w:t>
      </w:r>
      <w:r>
        <w:t xml:space="preserve"> of October.  Fertiliser (Cropzeal 16N, 150kg/ha) and herbicide (Trifluralin, 1.7 l/ha) </w:t>
      </w:r>
      <w:r w:rsidR="0021416A">
        <w:t>were</w:t>
      </w:r>
      <w:r>
        <w:t xml:space="preserve"> applied on the 21</w:t>
      </w:r>
      <w:r w:rsidRPr="00CC59B2">
        <w:rPr>
          <w:vertAlign w:val="superscript"/>
        </w:rPr>
        <w:t>st</w:t>
      </w:r>
      <w:r>
        <w:t xml:space="preserve"> of October and cultivated twice to incorporate.  A crop of</w:t>
      </w:r>
      <w:r w:rsidR="007E11AC">
        <w:t xml:space="preserve"> </w:t>
      </w:r>
      <w:r w:rsidR="00901EB0">
        <w:rPr>
          <w:rFonts w:cs="Arial"/>
        </w:rPr>
        <w:t>'</w:t>
      </w:r>
      <w:r w:rsidR="007E11AC">
        <w:t>Canterbury 37</w:t>
      </w:r>
      <w:r w:rsidR="00901EB0">
        <w:rPr>
          <w:rFonts w:cs="Arial"/>
        </w:rPr>
        <w:t>'</w:t>
      </w:r>
      <w:r>
        <w:t xml:space="preserve"> peas were sown in 11.8 cm rows with an Amazone </w:t>
      </w:r>
      <w:r w:rsidR="0021416A">
        <w:t xml:space="preserve">crop drill </w:t>
      </w:r>
      <w:r>
        <w:t>targeting a population of 114 plant/m</w:t>
      </w:r>
      <w:r w:rsidRPr="00CC59B2">
        <w:rPr>
          <w:vertAlign w:val="superscript"/>
        </w:rPr>
        <w:t>2</w:t>
      </w:r>
      <w:r w:rsidR="008F52A8">
        <w:t xml:space="preserve"> on the 28</w:t>
      </w:r>
      <w:r w:rsidR="008F52A8" w:rsidRPr="008F52A8">
        <w:rPr>
          <w:vertAlign w:val="superscript"/>
        </w:rPr>
        <w:t>th</w:t>
      </w:r>
      <w:r w:rsidR="008F52A8">
        <w:t xml:space="preserve"> of October</w:t>
      </w:r>
      <w:r>
        <w:t>.</w:t>
      </w:r>
      <w:r w:rsidR="008F52A8">
        <w:t xml:space="preserve">  Pre emergent herbicide (</w:t>
      </w:r>
      <w:r w:rsidR="008F52A8" w:rsidRPr="008F52A8">
        <w:t>Magister @ 250ml/ha and Magneto @ 2L/ha with 300L water/ha</w:t>
      </w:r>
      <w:r w:rsidR="008F52A8">
        <w:t xml:space="preserve">) was applied the day following sowing.  </w:t>
      </w:r>
    </w:p>
    <w:p w:rsidR="008F52A8" w:rsidRDefault="008F52A8" w:rsidP="00592C89">
      <w:pPr>
        <w:pStyle w:val="BodyText"/>
      </w:pPr>
      <w:r>
        <w:t>During crop growth herbicide (Pulsar @ 5 l/ha) was applied on the 26</w:t>
      </w:r>
      <w:r w:rsidRPr="008F52A8">
        <w:rPr>
          <w:vertAlign w:val="superscript"/>
        </w:rPr>
        <w:t>th</w:t>
      </w:r>
      <w:r>
        <w:t xml:space="preserve"> of November and fungicide (Amistar </w:t>
      </w:r>
      <w:r w:rsidRPr="008F52A8">
        <w:t>@ 300ml/ha and Proline @ 400ml/ha</w:t>
      </w:r>
      <w:r>
        <w:t>) and insecticide (</w:t>
      </w:r>
      <w:r w:rsidRPr="008F52A8">
        <w:t>Karate @ 30ml/ha with 300L water/ha</w:t>
      </w:r>
      <w:r>
        <w:t>) were applied on the 14</w:t>
      </w:r>
      <w:r w:rsidRPr="008F52A8">
        <w:rPr>
          <w:vertAlign w:val="superscript"/>
        </w:rPr>
        <w:t>th</w:t>
      </w:r>
      <w:r>
        <w:t xml:space="preserve"> of December.</w:t>
      </w:r>
    </w:p>
    <w:p w:rsidR="00901EB0" w:rsidRDefault="00901EB0" w:rsidP="00592C89">
      <w:pPr>
        <w:pStyle w:val="BodyText"/>
      </w:pPr>
      <w:r>
        <w:t>A secondary experiment was established in the field adjacent to the rain-shelter with the same variety of peas receiving the same management as described above.</w:t>
      </w:r>
    </w:p>
    <w:p w:rsidR="00B042E4" w:rsidRDefault="00B042E4" w:rsidP="00B042E4">
      <w:pPr>
        <w:pStyle w:val="Heading3"/>
      </w:pPr>
      <w:bookmarkStart w:id="6" w:name="_Toc106372481"/>
      <w:r>
        <w:lastRenderedPageBreak/>
        <w:t>Irrigation</w:t>
      </w:r>
      <w:bookmarkEnd w:id="6"/>
    </w:p>
    <w:p w:rsidR="006A4BB1" w:rsidRDefault="006A4BB1" w:rsidP="00CC59B2">
      <w:pPr>
        <w:pStyle w:val="BodyText"/>
      </w:pPr>
      <w:r>
        <w:t>The rain-shelter was position away from the experiment following establishment until the 20</w:t>
      </w:r>
      <w:r w:rsidRPr="006A4BB1">
        <w:rPr>
          <w:vertAlign w:val="superscript"/>
        </w:rPr>
        <w:t>th</w:t>
      </w:r>
      <w:r>
        <w:t xml:space="preserve"> of November.  During this time 14.6mm of rain.  In addition, a</w:t>
      </w:r>
      <w:r w:rsidR="00C03DE9">
        <w:t xml:space="preserve">ll plots were irrigated in common </w:t>
      </w:r>
      <w:r w:rsidR="00114431">
        <w:t>on the 5</w:t>
      </w:r>
      <w:r w:rsidR="00114431" w:rsidRPr="00C03DE9">
        <w:rPr>
          <w:vertAlign w:val="superscript"/>
        </w:rPr>
        <w:t>th</w:t>
      </w:r>
      <w:r w:rsidR="00114431">
        <w:t xml:space="preserve"> and 8</w:t>
      </w:r>
      <w:r w:rsidR="00114431" w:rsidRPr="00C03DE9">
        <w:rPr>
          <w:vertAlign w:val="superscript"/>
        </w:rPr>
        <w:t>th</w:t>
      </w:r>
      <w:r w:rsidR="00114431">
        <w:t xml:space="preserve"> of November (to ensure even establishment) </w:t>
      </w:r>
      <w:r w:rsidR="00C03DE9">
        <w:t>with</w:t>
      </w:r>
      <w:r w:rsidR="00114431">
        <w:t xml:space="preserve"> hand shift sprinklers applying</w:t>
      </w:r>
      <w:r w:rsidR="00C03DE9">
        <w:t xml:space="preserve"> 10mm each time</w:t>
      </w:r>
      <w:r w:rsidR="00114431">
        <w:t>.</w:t>
      </w:r>
      <w:r>
        <w:t xml:space="preserve"> </w:t>
      </w:r>
    </w:p>
    <w:p w:rsidR="00CC59B2" w:rsidRDefault="00114431" w:rsidP="00CC59B2">
      <w:pPr>
        <w:pStyle w:val="BodyText"/>
      </w:pPr>
      <w:r>
        <w:t xml:space="preserve">Following establishment </w:t>
      </w:r>
      <w:r w:rsidR="008F52A8">
        <w:t xml:space="preserve">Irrigation was applied to each plot through an array of dripline with emitters spaced </w:t>
      </w:r>
      <w:r w:rsidR="00901EB0" w:rsidRPr="00901EB0">
        <w:t>15</w:t>
      </w:r>
      <w:r w:rsidR="008F52A8">
        <w:t xml:space="preserve"> cm apart and lines spaced</w:t>
      </w:r>
      <w:r w:rsidR="00901EB0">
        <w:t xml:space="preserve"> 15</w:t>
      </w:r>
      <w:r w:rsidR="008F52A8">
        <w:t xml:space="preserve"> cm apart.  Arrays on each plot were operated independently.  Control of the amount and timing of irrigation to each plot was … </w:t>
      </w:r>
      <w:r w:rsidR="008F52A8" w:rsidRPr="008F52A8">
        <w:rPr>
          <w:highlight w:val="yellow"/>
        </w:rPr>
        <w:t>Trav please provide some info about the control system</w:t>
      </w:r>
      <w:r w:rsidR="008F52A8">
        <w:t xml:space="preserve"> </w:t>
      </w:r>
      <w:r w:rsidR="00CC59B2">
        <w:t xml:space="preserve">  </w:t>
      </w:r>
    </w:p>
    <w:p w:rsidR="008F52A8" w:rsidRDefault="00C5665D" w:rsidP="00CC59B2">
      <w:pPr>
        <w:pStyle w:val="BodyText"/>
      </w:pPr>
      <w:r>
        <w:t>The experiment had 24 plots which consisted of 4 replicates of 6 different irrigation treatments</w:t>
      </w:r>
    </w:p>
    <w:p w:rsidR="00C5665D" w:rsidRDefault="00C5665D" w:rsidP="00C5665D">
      <w:pPr>
        <w:pStyle w:val="BodyText"/>
        <w:numPr>
          <w:ilvl w:val="0"/>
          <w:numId w:val="44"/>
        </w:numPr>
      </w:pPr>
      <w:r>
        <w:t xml:space="preserve">2D – irrigation applied </w:t>
      </w:r>
      <w:r w:rsidR="000912C9">
        <w:t>every 2</w:t>
      </w:r>
      <w:r w:rsidR="000912C9" w:rsidRPr="000912C9">
        <w:rPr>
          <w:vertAlign w:val="superscript"/>
        </w:rPr>
        <w:t>nd</w:t>
      </w:r>
      <w:r w:rsidR="000912C9">
        <w:t xml:space="preserve"> day </w:t>
      </w:r>
      <w:r>
        <w:t xml:space="preserve">to replace estimated </w:t>
      </w:r>
      <w:r w:rsidR="0021463A">
        <w:t>ET</w:t>
      </w:r>
    </w:p>
    <w:p w:rsidR="000912C9" w:rsidRDefault="000912C9" w:rsidP="000912C9">
      <w:pPr>
        <w:pStyle w:val="BodyText"/>
        <w:numPr>
          <w:ilvl w:val="0"/>
          <w:numId w:val="44"/>
        </w:numPr>
      </w:pPr>
      <w:r>
        <w:t>7D – irrigation applied every 7</w:t>
      </w:r>
      <w:r w:rsidRPr="000912C9">
        <w:rPr>
          <w:vertAlign w:val="superscript"/>
        </w:rPr>
        <w:t>th</w:t>
      </w:r>
      <w:r>
        <w:t xml:space="preserve"> day to replace estimated </w:t>
      </w:r>
      <w:r w:rsidR="0021463A">
        <w:t>ET</w:t>
      </w:r>
    </w:p>
    <w:p w:rsidR="000912C9" w:rsidRDefault="000912C9" w:rsidP="000912C9">
      <w:pPr>
        <w:pStyle w:val="BodyText"/>
        <w:numPr>
          <w:ilvl w:val="0"/>
          <w:numId w:val="44"/>
        </w:numPr>
      </w:pPr>
      <w:r>
        <w:t>14D – irrigation applied every 14</w:t>
      </w:r>
      <w:r w:rsidRPr="000912C9">
        <w:rPr>
          <w:vertAlign w:val="superscript"/>
        </w:rPr>
        <w:t>th</w:t>
      </w:r>
      <w:r>
        <w:t xml:space="preserve"> day to replace estimated </w:t>
      </w:r>
      <w:r w:rsidR="0021463A">
        <w:t>ET</w:t>
      </w:r>
    </w:p>
    <w:p w:rsidR="000912C9" w:rsidRDefault="000912C9" w:rsidP="000912C9">
      <w:pPr>
        <w:pStyle w:val="BodyText"/>
        <w:numPr>
          <w:ilvl w:val="0"/>
          <w:numId w:val="44"/>
        </w:numPr>
      </w:pPr>
      <w:r>
        <w:t>21D – irrigation applied every 21</w:t>
      </w:r>
      <w:r w:rsidRPr="000912C9">
        <w:rPr>
          <w:vertAlign w:val="superscript"/>
        </w:rPr>
        <w:t>st</w:t>
      </w:r>
      <w:r>
        <w:t xml:space="preserve"> day to replace estimated </w:t>
      </w:r>
      <w:r w:rsidR="0021463A">
        <w:t>ET</w:t>
      </w:r>
    </w:p>
    <w:p w:rsidR="000912C9" w:rsidRDefault="000912C9" w:rsidP="00C5665D">
      <w:pPr>
        <w:pStyle w:val="BodyText"/>
        <w:numPr>
          <w:ilvl w:val="0"/>
          <w:numId w:val="44"/>
        </w:numPr>
      </w:pPr>
      <w:r>
        <w:t>MD – No irrigation prior to flowering then irrigation as for 7D</w:t>
      </w:r>
    </w:p>
    <w:p w:rsidR="000912C9" w:rsidRDefault="000912C9" w:rsidP="00C5665D">
      <w:pPr>
        <w:pStyle w:val="BodyText"/>
        <w:numPr>
          <w:ilvl w:val="0"/>
          <w:numId w:val="44"/>
        </w:numPr>
      </w:pPr>
      <w:r>
        <w:t>LD – Irrigation as for 7D until flowering then no irrigation</w:t>
      </w:r>
    </w:p>
    <w:p w:rsidR="0021463A" w:rsidRDefault="0021463A" w:rsidP="0021463A">
      <w:pPr>
        <w:pStyle w:val="BodyText"/>
      </w:pPr>
      <w:r>
        <w:t xml:space="preserve">For the 2D, 7D, 14D and 21D treatments, ET was estimated using an approach described by </w:t>
      </w:r>
      <w:r>
        <w:fldChar w:fldCharType="begin" w:fldLock="1"/>
      </w:r>
      <w:r>
        <w:instrText>ADDIN CSL_CITATION {"citationItems":[{"id":"ITEM-1","itemData":{"DOI":"10.1016/j.agrformet.2021.108539","ISSN":"01681923","abstract":"The availability of affordable instruments that measure surface radiative temperature and canopy cover have made it possible, in principle, to extend and improve existing methods of estimating potential evapotranspiration (ET) to predictions where assumptions of ‘full cover’ and ‘well-watered’ are violated. The aim of this study was to develop a model for ET whose input data requirements were not large, and would make use of surface temperature and cover measurements to predict ET in both potential and sub-potential conditions. A randomised experiment was conducted with two cultivars of barley (‘Dash’ and ‘Omaka’, erect and prostrate leaved, respectively) in combination with three irrigation treatments (High, Mid and Low) in a rain-out shelter. The treatments produced a wide range of surface temperature, cover and ET. Water fluxes in the soil were measured by methods sensitive enough to detect changes on the timescale of hours. Meteorological variables, short wave radiation albedo, ground heat flux density and surface temperature were logged on a sub-hour timescale. The Priestley and Taylor potential ET equation is modified and additional equations are derived to allow the inclusion of a crop coefficient to account for incomplete cover and to vary the alpha coefficient based on surface temperature to account for soil drying. Equations were also derived for estimating short-wave radiation, albedo and soil heat flux from canopy cover and meteorological variables. The resulting equations were able to quantify a wide range of ET values measured by detailed water balance in barley crops that often had incomplete canopy cover and encountered differing degrees of water stress. We conclude the approach presented has promise but requires broader testing. The successful integration of canopy measurements with an ET model will enable the production of ET maps which will have broad applications in research and irrigation management applications.","author":[{"dropping-particle":"","family":"Brown","given":"H. E.","non-dropping-particle":"","parse-names":false,"suffix":""},{"dropping-particle":"","family":"Jamieson","given":"P. D.","non-dropping-particle":"","parse-names":false,"suffix":""},{"dropping-particle":"","family":"Michel","given":"A. J.","non-dropping-particle":"","parse-names":false,"suffix":""},{"dropping-particle":"","family":"George","given":"M. J.","non-dropping-particle":"","parse-names":false,"suffix":""},{"dropping-particle":"","family":"Gillespie","given":"R. N.","non-dropping-particle":"","parse-names":false,"suffix":""},{"dropping-particle":"","family":"Maley","given":"S.","non-dropping-particle":"","parse-names":false,"suffix":""}],"container-title":"Agricultural and Forest Meteorology","id":"ITEM-1","issue":"May 2020","issued":{"date-parts":[["2021"]]},"page":"108539","publisher":"Elsevier B.V.","title":"Developing a method for integrating canopy measurements into evapotranspiration predictions","type":"article-journal","volume":"307"},"uris":["http://www.mendeley.com/documents/?uuid=57a8615c-3a78-4669-bc32-5294808fef80"]}],"mendeley":{"formattedCitation":"(Brown, Jamieson, Michel, &lt;i&gt;et al.&lt;/i&gt; 2021)","manualFormatting":"Brown, et al. (2021)","plainTextFormattedCitation":"(Brown, Jamieson, Michel, et al. 2021)"},"properties":{"noteIndex":0},"schema":"https://github.com/citation-style-language/schema/raw/master/csl-citation.json"}</w:instrText>
      </w:r>
      <w:r>
        <w:fldChar w:fldCharType="separate"/>
      </w:r>
      <w:r w:rsidRPr="0021463A">
        <w:rPr>
          <w:noProof/>
        </w:rPr>
        <w:t xml:space="preserve">Brown, </w:t>
      </w:r>
      <w:r w:rsidRPr="0021463A">
        <w:rPr>
          <w:i/>
          <w:noProof/>
        </w:rPr>
        <w:t>et al.</w:t>
      </w:r>
      <w:r w:rsidRPr="0021463A">
        <w:rPr>
          <w:noProof/>
        </w:rPr>
        <w:t xml:space="preserve"> </w:t>
      </w:r>
      <w:r>
        <w:rPr>
          <w:noProof/>
        </w:rPr>
        <w:t>(</w:t>
      </w:r>
      <w:r w:rsidRPr="0021463A">
        <w:rPr>
          <w:noProof/>
        </w:rPr>
        <w:t>2021)</w:t>
      </w:r>
      <w:r>
        <w:fldChar w:fldCharType="end"/>
      </w:r>
      <w:r>
        <w:t>.  In short, surface temperature was measured on each plot at 5 min intervals using Apogee infra-red radiometers (IRR) and green crop cover was measured using NDVI.  This data was combined with local meteorological data (Temperature, humidity and solar radiation) to give an estimate of daily water use that accounts for climate effects on potential ET and incomplete canopy and water shortage on actual ET.  Estimated ET was accumulated between irrigations and the amount of ET calculate is what was applied to each treatment.</w:t>
      </w:r>
    </w:p>
    <w:p w:rsidR="00592612" w:rsidRDefault="00592612" w:rsidP="0021463A">
      <w:pPr>
        <w:pStyle w:val="BodyText"/>
      </w:pPr>
      <w:r>
        <w:t>The intention was to apply the same treatments to the adjacent field using over head sprinkler irrigation with rainfall deducted from the requirements.  Rainfall was well above average during crop growth and little irrigation was required in the open field.</w:t>
      </w:r>
    </w:p>
    <w:p w:rsidR="0021463A" w:rsidRDefault="0021463A" w:rsidP="0021463A">
      <w:pPr>
        <w:pStyle w:val="BodyText"/>
      </w:pPr>
    </w:p>
    <w:p w:rsidR="00B042E4" w:rsidRDefault="00B042E4" w:rsidP="00B042E4">
      <w:pPr>
        <w:pStyle w:val="Heading2"/>
      </w:pPr>
      <w:bookmarkStart w:id="7" w:name="_Toc106372482"/>
      <w:r>
        <w:t>Measurement</w:t>
      </w:r>
      <w:bookmarkEnd w:id="7"/>
    </w:p>
    <w:p w:rsidR="00B042E4" w:rsidRDefault="00B042E4" w:rsidP="00B042E4">
      <w:pPr>
        <w:pStyle w:val="Heading3"/>
      </w:pPr>
      <w:bookmarkStart w:id="8" w:name="_Toc106372483"/>
      <w:r>
        <w:t xml:space="preserve">Crop </w:t>
      </w:r>
      <w:r w:rsidR="00B35038">
        <w:t>yield and components</w:t>
      </w:r>
      <w:bookmarkEnd w:id="8"/>
    </w:p>
    <w:p w:rsidR="00B042E4" w:rsidRDefault="00A760AE" w:rsidP="00B042E4">
      <w:pPr>
        <w:pStyle w:val="BodyText"/>
      </w:pPr>
      <w:r w:rsidRPr="00A760AE">
        <w:rPr>
          <w:highlight w:val="yellow"/>
        </w:rPr>
        <w:t>Trav, can you put some details in here on crop measurement</w:t>
      </w:r>
    </w:p>
    <w:p w:rsidR="00B35038" w:rsidRDefault="00B35038" w:rsidP="00B042E4">
      <w:pPr>
        <w:pStyle w:val="Heading3"/>
      </w:pPr>
      <w:bookmarkStart w:id="9" w:name="_Toc106372484"/>
      <w:r>
        <w:t>Canopy cover.</w:t>
      </w:r>
      <w:bookmarkEnd w:id="9"/>
    </w:p>
    <w:p w:rsidR="00B35038" w:rsidRPr="00B35038" w:rsidRDefault="00B35038" w:rsidP="00B35038">
      <w:pPr>
        <w:pStyle w:val="BodyText"/>
      </w:pPr>
      <w:r>
        <w:t>Linear radiation sensors (30 cm length, Solems) were installed below each crop to monitor radiation interception</w:t>
      </w:r>
      <w:r w:rsidR="00B96CEB">
        <w:t xml:space="preserve"> by the canopy</w:t>
      </w:r>
      <w:r>
        <w:t>.  In a</w:t>
      </w:r>
      <w:r w:rsidR="00B96CEB">
        <w:t>d</w:t>
      </w:r>
      <w:r>
        <w:t xml:space="preserve">dition NDVI was measured </w:t>
      </w:r>
      <w:r w:rsidR="00B96CEB">
        <w:t xml:space="preserve">from flowering onwards to </w:t>
      </w:r>
      <w:r w:rsidR="00D737C6">
        <w:t xml:space="preserve">quantify the </w:t>
      </w:r>
      <w:r w:rsidR="00D737C6">
        <w:lastRenderedPageBreak/>
        <w:t xml:space="preserve">reduction in green cover of the canopy.  NDVI measurements were converted to green cover as described by </w:t>
      </w:r>
      <w:r w:rsidR="00D737C6">
        <w:fldChar w:fldCharType="begin" w:fldLock="1"/>
      </w:r>
      <w:r w:rsidR="0021463A">
        <w:instrText>ADDIN CSL_CITATION {"citationItems":[{"id":"ITEM-1","itemData":{"DOI":"10.1016/j.agrformet.2020.108033","ISSN":"01681923","abstract":"An experiment was conducted to assess a modified Priestley and Taylor calculation (developed in a companion paper) that utilises surface temperature (Ts) to estimate evapotranspiration (ETMPT) and to assess the benefits of variable rate irrigation (VRI) based on ETMPT measurements. A ryegrass seed field with Low, Mid and High available water capacity soil zones was used. Four replicates of two irrigation treatments were established in each zone; uniform rate irrigation (URI) where the same amount of irrigation was applied to all three zones based on neutrone probe measurements; and VRI where ETMPT was measured and different amounts of irrigation applied to each zone to replace this. TS was measured continiously in each plot using stationary infrared radiometers, normalised difference vegetation index measured twice weekly with a hand-held instrument and meteorological variables were recorded in the field. Neutron probe access tubes were installed to 1.6m depth in all plots and monitored weekly to provide alternative evapotranspiration estimates (ETNP). The ETMPT decreased from 333mm in the high zone to 282 mm in the low zone. This in combination with faster canopy senescence and lower seed yields showed the low zone encountered water stress even though irrigated weekly. There was good agreement between ETMPT and ETNP in the VRI treatments and the High zone of the URI treatment. The higher values of ETNP in the Low and Med zones of the URI treatment were attributed to drainage. The URI treatment had 254.2 mm of irrigation applied to all zones during the season whereas VRI treatment had 183.4, 210.2 and 220.2 mm applied to the Low, Mid and High Zones, respectively. There, were no differences in ryegrass seed yield between the two irrigaiton treatments and less drainage from the VRI treatments. From this we conclude that VRI based on ETMPT is effective and field application of ETMPT is worth further development.","author":[{"dropping-particle":"","family":"Brown","given":"H. E.","non-dropping-particle":"","parse-names":false,"suffix":""},{"dropping-particle":"","family":"Jamieson","given":"P. D.","non-dropping-particle":"","parse-names":false,"suffix":""},{"dropping-particle":"","family":"Hedley","given":"C.","non-dropping-particle":"","parse-names":false,"suffix":""},{"dropping-particle":"","family":"Maley","given":"S.","non-dropping-particle":"","parse-names":false,"suffix":""},{"dropping-particle":"","family":"George","given":"M. J.","non-dropping-particle":"","parse-names":false,"suffix":""},{"dropping-particle":"","family":"Michel","given":"A. J.","non-dropping-particle":"","parse-names":false,"suffix":""},{"dropping-particle":"","family":"Gillespie","given":"R. N.","non-dropping-particle":"","parse-names":false,"suffix":""}],"container-title":"Agricultural and Forest Meteorology","id":"ITEM-1","issue":"April 2019","issued":{"date-parts":[["2021"]]},"page":"108033","publisher":"Elsevier","title":"Using infrared thermometry to improve irrigation scheduling on variable soils","type":"article-journal","volume":"307"},"uris":["http://www.mendeley.com/documents/?uuid=853adb8a-f6fe-4383-9fe6-cc87578c86e4"]}],"mendeley":{"formattedCitation":"(Brown, Jamieson, Hedley, &lt;i&gt;et al.&lt;/i&gt; 2021)","plainTextFormattedCitation":"(Brown, Jamieson, Hedley, et al. 2021)","previouslyFormattedCitation":"(Brown, Jamieson, Hedley, &lt;i&gt;et al.&lt;/i&gt; 2021)"},"properties":{"noteIndex":0},"schema":"https://github.com/citation-style-language/schema/raw/master/csl-citation.json"}</w:instrText>
      </w:r>
      <w:r w:rsidR="00D737C6">
        <w:fldChar w:fldCharType="separate"/>
      </w:r>
      <w:r w:rsidR="00D737C6" w:rsidRPr="00D737C6">
        <w:rPr>
          <w:noProof/>
        </w:rPr>
        <w:t xml:space="preserve">(Brown, Jamieson, Hedley, </w:t>
      </w:r>
      <w:r w:rsidR="00D737C6" w:rsidRPr="00D737C6">
        <w:rPr>
          <w:i/>
          <w:noProof/>
        </w:rPr>
        <w:t>et al.</w:t>
      </w:r>
      <w:r w:rsidR="00D737C6" w:rsidRPr="00D737C6">
        <w:rPr>
          <w:noProof/>
        </w:rPr>
        <w:t xml:space="preserve"> 2021)</w:t>
      </w:r>
      <w:r w:rsidR="00D737C6">
        <w:fldChar w:fldCharType="end"/>
      </w:r>
      <w:r w:rsidR="00D737C6">
        <w:t>.</w:t>
      </w:r>
    </w:p>
    <w:p w:rsidR="00B042E4" w:rsidRDefault="00B042E4" w:rsidP="00B042E4">
      <w:pPr>
        <w:pStyle w:val="Heading3"/>
      </w:pPr>
      <w:bookmarkStart w:id="10" w:name="_Toc106372485"/>
      <w:r>
        <w:t>Soil Water</w:t>
      </w:r>
      <w:bookmarkEnd w:id="10"/>
    </w:p>
    <w:p w:rsidR="00B042E4" w:rsidRDefault="00A760AE" w:rsidP="00B042E4">
      <w:pPr>
        <w:pStyle w:val="BodyText"/>
      </w:pPr>
      <w:r>
        <w:t xml:space="preserve">Water content reflectometers (Campbell Scientific </w:t>
      </w:r>
      <w:r w:rsidR="00B042E4">
        <w:t>CS6</w:t>
      </w:r>
      <w:r>
        <w:t>50</w:t>
      </w:r>
      <w:r w:rsidR="00B042E4">
        <w:t>)</w:t>
      </w:r>
      <w:r>
        <w:t xml:space="preserve"> were installed in each plot at each of the following depths: 0-15 cm (two sensors per plot, one within drill rows and one between drill rows); 15-30 cm; 30-60 cm; 60-90 cm; 90-120 cm; 120-150 cm; 150-180 cm.  Each sensor was connected to a data logger and soil moisture recorded at 15 min intervals throughout the duration of the experiment.  Full details of the installation and operation of these sensors is given by </w:t>
      </w:r>
      <w:r>
        <w:fldChar w:fldCharType="begin" w:fldLock="1"/>
      </w:r>
      <w:r w:rsidR="00D737C6">
        <w:instrText>ADDIN CSL_CITATION {"citationItems":[{"id":"ITEM-1","itemData":{"DOI":"10.1016/j.agrformet.2021.108539","ISSN":"01681923","abstract":"The availability of affordable instruments that measure surface radiative temperature and canopy cover have made it possible, in principle, to extend and improve existing methods of estimating potential evapotranspiration (ET) to predictions where assumptions of ‘full cover’ and ‘well-watered’ are violated. The aim of this study was to develop a model for ET whose input data requirements were not large, and would make use of surface temperature and cover measurements to predict ET in both potential and sub-potential conditions. A randomised experiment was conducted with two cultivars of barley (‘Dash’ and ‘Omaka’, erect and prostrate leaved, respectively) in combination with three irrigation treatments (High, Mid and Low) in a rain-out shelter. The treatments produced a wide range of surface temperature, cover and ET. Water fluxes in the soil were measured by methods sensitive enough to detect changes on the timescale of hours. Meteorological variables, short wave radiation albedo, ground heat flux density and surface temperature were logged on a sub-hour timescale. The Priestley and Taylor potential ET equation is modified and additional equations are derived to allow the inclusion of a crop coefficient to account for incomplete cover and to vary the alpha coefficient based on surface temperature to account for soil drying. Equations were also derived for estimating short-wave radiation, albedo and soil heat flux from canopy cover and meteorological variables. The resulting equations were able to quantify a wide range of ET values measured by detailed water balance in barley crops that often had incomplete canopy cover and encountered differing degrees of water stress. We conclude the approach presented has promise but requires broader testing. The successful integration of canopy measurements with an ET model will enable the production of ET maps which will have broad applications in research and irrigation management applications.","author":[{"dropping-particle":"","family":"Brown","given":"H. E.","non-dropping-particle":"","parse-names":false,"suffix":""},{"dropping-particle":"","family":"Jamieson","given":"P. D.","non-dropping-particle":"","parse-names":false,"suffix":""},{"dropping-particle":"","family":"Michel","given":"A. J.","non-dropping-particle":"","parse-names":false,"suffix":""},{"dropping-particle":"","family":"George","given":"M. J.","non-dropping-particle":"","parse-names":false,"suffix":""},{"dropping-particle":"","family":"Gillespie","given":"R. N.","non-dropping-particle":"","parse-names":false,"suffix":""},{"dropping-particle":"","family":"Maley","given":"S.","non-dropping-particle":"","parse-names":false,"suffix":""}],"container-title":"Agricultural and Forest Meteorology","id":"ITEM-1","issue":"May 2020","issued":{"date-parts":[["2021"]]},"page":"108539","publisher":"Elsevier B.V.","title":"Developing a method for integrating canopy measurements into evapotranspiration predictions","type":"article-journal","volume":"307"},"uris":["http://www.mendeley.com/documents/?uuid=57a8615c-3a78-4669-bc32-5294808fef80"]}],"mendeley":{"formattedCitation":"(Brown, Jamieson, Michel, &lt;i&gt;et al.&lt;/i&gt; 2021)","manualFormatting":"Brown, Jamieson, Michel, et al. (2021)","plainTextFormattedCitation":"(Brown, Jamieson, Michel, et al. 2021)","previouslyFormattedCitation":"(Brown, Jamieson, Michel, &lt;i&gt;et al.&lt;/i&gt; 2021)"},"properties":{"noteIndex":0},"schema":"https://github.com/citation-style-language/schema/raw/master/csl-citation.json"}</w:instrText>
      </w:r>
      <w:r>
        <w:fldChar w:fldCharType="separate"/>
      </w:r>
      <w:r w:rsidRPr="00A760AE">
        <w:rPr>
          <w:noProof/>
        </w:rPr>
        <w:t xml:space="preserve">Brown, Jamieson, Michel, </w:t>
      </w:r>
      <w:r w:rsidRPr="00A760AE">
        <w:rPr>
          <w:i/>
          <w:noProof/>
        </w:rPr>
        <w:t>et al.</w:t>
      </w:r>
      <w:r w:rsidRPr="00A760AE">
        <w:rPr>
          <w:noProof/>
        </w:rPr>
        <w:t xml:space="preserve"> </w:t>
      </w:r>
      <w:r>
        <w:rPr>
          <w:noProof/>
        </w:rPr>
        <w:t>(</w:t>
      </w:r>
      <w:r w:rsidRPr="00A760AE">
        <w:rPr>
          <w:noProof/>
        </w:rPr>
        <w:t>2021)</w:t>
      </w:r>
      <w:r>
        <w:fldChar w:fldCharType="end"/>
      </w:r>
      <w:r>
        <w:t xml:space="preserve">.  </w:t>
      </w:r>
    </w:p>
    <w:p w:rsidR="00B042E4" w:rsidRDefault="0021463A" w:rsidP="00B042E4">
      <w:pPr>
        <w:pStyle w:val="Heading3"/>
      </w:pPr>
      <w:bookmarkStart w:id="11" w:name="_Toc106372486"/>
      <w:r>
        <w:t>Surface temperature</w:t>
      </w:r>
      <w:r w:rsidR="00A627D0">
        <w:t xml:space="preserve"> and meteorological measurements</w:t>
      </w:r>
      <w:bookmarkEnd w:id="11"/>
    </w:p>
    <w:p w:rsidR="00B042E4" w:rsidRPr="00B042E4" w:rsidRDefault="0021463A" w:rsidP="00B042E4">
      <w:pPr>
        <w:pStyle w:val="BodyText"/>
      </w:pPr>
      <w:r>
        <w:t xml:space="preserve">The same equipment and procedure was used in this experiment as described by </w:t>
      </w:r>
      <w:r w:rsidR="00A627D0">
        <w:fldChar w:fldCharType="begin" w:fldLock="1"/>
      </w:r>
      <w:r w:rsidR="00A627D0">
        <w:instrText>ADDIN CSL_CITATION {"citationItems":[{"id":"ITEM-1","itemData":{"DOI":"10.1016/j.agrformet.2021.108539","ISSN":"01681923","abstract":"The availability of affordable instruments that measure surface radiative temperature and canopy cover have made it possible, in principle, to extend and improve existing methods of estimating potential evapotranspiration (ET) to predictions where assumptions of ‘full cover’ and ‘well-watered’ are violated. The aim of this study was to develop a model for ET whose input data requirements were not large, and would make use of surface temperature and cover measurements to predict ET in both potential and sub-potential conditions. A randomised experiment was conducted with two cultivars of barley (‘Dash’ and ‘Omaka’, erect and prostrate leaved, respectively) in combination with three irrigation treatments (High, Mid and Low) in a rain-out shelter. The treatments produced a wide range of surface temperature, cover and ET. Water fluxes in the soil were measured by methods sensitive enough to detect changes on the timescale of hours. Meteorological variables, short wave radiation albedo, ground heat flux density and surface temperature were logged on a sub-hour timescale. The Priestley and Taylor potential ET equation is modified and additional equations are derived to allow the inclusion of a crop coefficient to account for incomplete cover and to vary the alpha coefficient based on surface temperature to account for soil drying. Equations were also derived for estimating short-wave radiation, albedo and soil heat flux from canopy cover and meteorological variables. The resulting equations were able to quantify a wide range of ET values measured by detailed water balance in barley crops that often had incomplete canopy cover and encountered differing degrees of water stress. We conclude the approach presented has promise but requires broader testing. The successful integration of canopy measurements with an ET model will enable the production of ET maps which will have broad applications in research and irrigation management applications.","author":[{"dropping-particle":"","family":"Brown","given":"H. E.","non-dropping-particle":"","parse-names":false,"suffix":""},{"dropping-particle":"","family":"Jamieson","given":"P. D.","non-dropping-particle":"","parse-names":false,"suffix":""},{"dropping-particle":"","family":"Michel","given":"A. J.","non-dropping-particle":"","parse-names":false,"suffix":""},{"dropping-particle":"","family":"George","given":"M. J.","non-dropping-particle":"","parse-names":false,"suffix":""},{"dropping-particle":"","family":"Gillespie","given":"R. N.","non-dropping-particle":"","parse-names":false,"suffix":""},{"dropping-particle":"","family":"Maley","given":"S.","non-dropping-particle":"","parse-names":false,"suffix":""}],"container-title":"Agricultural and Forest Meteorology","id":"ITEM-1","issue":"May 2020","issued":{"date-parts":[["2021"]]},"page":"108539","publisher":"Elsevier B.V.","title":"Developing a method for integrating canopy measurements into evapotranspiration predictions","type":"article-journal","volume":"307"},"uris":["http://www.mendeley.com/documents/?uuid=57a8615c-3a78-4669-bc32-5294808fef80"]}],"mendeley":{"formattedCitation":"(Brown, Jamieson, Michel, &lt;i&gt;et al.&lt;/i&gt; 2021)","manualFormatting":"Brown, et al. (2021)","plainTextFormattedCitation":"(Brown, Jamieson, Michel, et al. 2021)"},"properties":{"noteIndex":0},"schema":"https://github.com/citation-style-language/schema/raw/master/csl-citation.json"}</w:instrText>
      </w:r>
      <w:r w:rsidR="00A627D0">
        <w:fldChar w:fldCharType="separate"/>
      </w:r>
      <w:r w:rsidR="00A627D0" w:rsidRPr="0021463A">
        <w:rPr>
          <w:noProof/>
        </w:rPr>
        <w:t xml:space="preserve">Brown, </w:t>
      </w:r>
      <w:r w:rsidR="00A627D0" w:rsidRPr="0021463A">
        <w:rPr>
          <w:i/>
          <w:noProof/>
        </w:rPr>
        <w:t>et al.</w:t>
      </w:r>
      <w:r w:rsidR="00A627D0" w:rsidRPr="0021463A">
        <w:rPr>
          <w:noProof/>
        </w:rPr>
        <w:t xml:space="preserve"> </w:t>
      </w:r>
      <w:r w:rsidR="00A627D0">
        <w:rPr>
          <w:noProof/>
        </w:rPr>
        <w:t>(</w:t>
      </w:r>
      <w:r w:rsidR="00A627D0" w:rsidRPr="0021463A">
        <w:rPr>
          <w:noProof/>
        </w:rPr>
        <w:t>2021)</w:t>
      </w:r>
      <w:r w:rsidR="00A627D0">
        <w:fldChar w:fldCharType="end"/>
      </w:r>
      <w:r w:rsidR="00A627D0">
        <w:t>.  Briefly, Apogee IRR sensors were installed in each plot and maintained at ~1m above the crop canopy.  A meteorological station was established beside the rain-shelter and a n</w:t>
      </w:r>
      <w:r w:rsidR="00592612">
        <w:t>ational meteorological station wa</w:t>
      </w:r>
      <w:r w:rsidR="00A627D0">
        <w:t>s situated ~300 m away</w:t>
      </w:r>
      <w:r w:rsidR="00592612">
        <w:t>,</w:t>
      </w:r>
      <w:r w:rsidR="00A627D0">
        <w:t xml:space="preserve"> which provided back up.</w:t>
      </w:r>
    </w:p>
    <w:p w:rsidR="00A627D0" w:rsidRDefault="00A627D0">
      <w:pPr>
        <w:spacing w:after="200" w:line="276" w:lineRule="auto"/>
        <w:rPr>
          <w:rFonts w:eastAsiaTheme="minorEastAsia" w:cs="Times New Roman Bold"/>
          <w:b/>
          <w:bCs/>
          <w:color w:val="829995" w:themeColor="text2"/>
          <w:sz w:val="32"/>
        </w:rPr>
      </w:pPr>
      <w:r>
        <w:br w:type="page"/>
      </w:r>
    </w:p>
    <w:p w:rsidR="00A627D0" w:rsidRDefault="00CC59B2" w:rsidP="00A627D0">
      <w:pPr>
        <w:pStyle w:val="Heading1"/>
        <w:numPr>
          <w:ilvl w:val="0"/>
          <w:numId w:val="18"/>
        </w:numPr>
      </w:pPr>
      <w:bookmarkStart w:id="12" w:name="_Toc106372487"/>
      <w:r>
        <w:lastRenderedPageBreak/>
        <w:t>Pea crop responses to irrigation</w:t>
      </w:r>
      <w:bookmarkEnd w:id="12"/>
    </w:p>
    <w:p w:rsidR="00592C89" w:rsidRDefault="00592C89" w:rsidP="00592C89">
      <w:pPr>
        <w:pStyle w:val="Heading2"/>
      </w:pPr>
      <w:bookmarkStart w:id="13" w:name="_Toc106372488"/>
      <w:r>
        <w:t>Crop production, yield components and health</w:t>
      </w:r>
      <w:bookmarkEnd w:id="13"/>
    </w:p>
    <w:p w:rsidR="00AA18A8" w:rsidRDefault="00AA18A8" w:rsidP="00AA18A8">
      <w:pPr>
        <w:pStyle w:val="BodyText"/>
      </w:pPr>
      <w:r>
        <w:t>Crop data from the rain-shelter and field experiment were combined for analysis (</w:t>
      </w:r>
      <w:r>
        <w:fldChar w:fldCharType="begin"/>
      </w:r>
      <w:r>
        <w:instrText xml:space="preserve"> REF _Ref105074733 \h </w:instrText>
      </w:r>
      <w:r>
        <w:fldChar w:fldCharType="separate"/>
      </w:r>
      <w:r w:rsidR="00C46482">
        <w:t xml:space="preserve">Figure </w:t>
      </w:r>
      <w:r w:rsidR="00C46482">
        <w:rPr>
          <w:noProof/>
        </w:rPr>
        <w:t>1</w:t>
      </w:r>
      <w:r>
        <w:fldChar w:fldCharType="end"/>
      </w:r>
      <w:r>
        <w:t xml:space="preserve">).  </w:t>
      </w:r>
      <w:r w:rsidR="00592612">
        <w:t>An anova was conducted f</w:t>
      </w:r>
      <w:r>
        <w:t xml:space="preserve">or each </w:t>
      </w:r>
      <w:r w:rsidR="00592612">
        <w:t xml:space="preserve">measured </w:t>
      </w:r>
      <w:r>
        <w:t>variable to compare the 6 treatments in the rainshelter.  The 7D and MD treatments were duplicated in the field (under full rainfall and overhead sprinkler irrigation) and these were compared to the corresponding treatment in the rainshelter with a t-test.</w:t>
      </w:r>
    </w:p>
    <w:p w:rsidR="00AA18A8" w:rsidRPr="00A627D0" w:rsidRDefault="00AA18A8" w:rsidP="00AA18A8">
      <w:pPr>
        <w:pStyle w:val="BodyText"/>
      </w:pPr>
      <w:r>
        <w:t>There were no treatment differences in plant population with a mean of 110 plant/m</w:t>
      </w:r>
      <w:r w:rsidRPr="00A627D0">
        <w:rPr>
          <w:vertAlign w:val="superscript"/>
        </w:rPr>
        <w:t>2</w:t>
      </w:r>
      <w:r>
        <w:rPr>
          <w:vertAlign w:val="subscript"/>
        </w:rPr>
        <w:t xml:space="preserve"> </w:t>
      </w:r>
      <w:r>
        <w:t>(</w:t>
      </w:r>
      <w:r>
        <w:fldChar w:fldCharType="begin"/>
      </w:r>
      <w:r>
        <w:instrText xml:space="preserve"> REF _Ref105074733 \h </w:instrText>
      </w:r>
      <w:r>
        <w:fldChar w:fldCharType="separate"/>
      </w:r>
      <w:r w:rsidR="00C46482">
        <w:t xml:space="preserve">Figure </w:t>
      </w:r>
      <w:r w:rsidR="00C46482">
        <w:rPr>
          <w:noProof/>
        </w:rPr>
        <w:t>1</w:t>
      </w:r>
      <w:r>
        <w:fldChar w:fldCharType="end"/>
      </w:r>
      <w:r>
        <w:t>).  There were significant yield differences between irrigation treatments in the rain-shelter with the 2D and the 7D treatments achieving the highest (4.9-5.3 t/ha) yields and the 21D, LD and MD treatments achieving the lowest (3.5-3.7t/ha) yields (</w:t>
      </w:r>
      <w:r>
        <w:fldChar w:fldCharType="begin"/>
      </w:r>
      <w:r>
        <w:instrText xml:space="preserve"> REF _Ref105074733 \h </w:instrText>
      </w:r>
      <w:r>
        <w:fldChar w:fldCharType="separate"/>
      </w:r>
      <w:r w:rsidR="00C46482">
        <w:t xml:space="preserve">Figure </w:t>
      </w:r>
      <w:r w:rsidR="00C46482">
        <w:rPr>
          <w:noProof/>
        </w:rPr>
        <w:t>1</w:t>
      </w:r>
      <w:r>
        <w:fldChar w:fldCharType="end"/>
      </w:r>
      <w:r>
        <w:t>).  160 mm of rain fell between 20 November (when rainshelter was activated) and 20 January (when the crop was harvested) and only small amounts of irrigation were applied in the field so there were no treatment differences.  The MD treatment in the field yield</w:t>
      </w:r>
      <w:r w:rsidR="00592612">
        <w:t>ed</w:t>
      </w:r>
      <w:r>
        <w:t xml:space="preserve"> more than the equivalent treatment in the rain-shelter because it received plenty of rainfall when the mid drought treatment was to be applied.  There was no difference between the 7D treatment in the field and the rainshelter suggesting canopy wet</w:t>
      </w:r>
      <w:r w:rsidR="00592612">
        <w:t>ting</w:t>
      </w:r>
      <w:r>
        <w:t xml:space="preserve"> during flowering did not impact pollination and yield potential.  However, there was a significant reduction in yields for crops that received water stress during flowering (MD treatment) suggesting it is more important to manage irrigation to avoid water deficit than it is to try to achieve a dry canopy during flowering.  </w:t>
      </w:r>
    </w:p>
    <w:p w:rsidR="00A627D0" w:rsidRPr="00A627D0" w:rsidRDefault="00AA18A8" w:rsidP="00A627D0">
      <w:pPr>
        <w:pStyle w:val="BodyText"/>
      </w:pPr>
      <w:r>
        <w:t xml:space="preserve">The number of reproductive nodes per plant, number of pods per reproductive node and number of seeds per plant all followed </w:t>
      </w:r>
      <w:r w:rsidR="0031608F">
        <w:t>the same pattern as crop yield with highest values for the 2D and 7D treatments and lowest values for the 21D and MD treatments</w:t>
      </w:r>
      <w:r>
        <w:t xml:space="preserve"> </w:t>
      </w:r>
      <w:r w:rsidR="004D447A">
        <w:t>(</w:t>
      </w:r>
      <w:r w:rsidR="004D447A">
        <w:fldChar w:fldCharType="begin"/>
      </w:r>
      <w:r w:rsidR="004D447A">
        <w:instrText xml:space="preserve"> REF _Ref105074733 \h </w:instrText>
      </w:r>
      <w:r w:rsidR="004D447A">
        <w:fldChar w:fldCharType="separate"/>
      </w:r>
      <w:r w:rsidR="00C46482">
        <w:t xml:space="preserve">Figure </w:t>
      </w:r>
      <w:r w:rsidR="00C46482">
        <w:rPr>
          <w:noProof/>
        </w:rPr>
        <w:t>1</w:t>
      </w:r>
      <w:r w:rsidR="004D447A">
        <w:fldChar w:fldCharType="end"/>
      </w:r>
      <w:r w:rsidR="004D447A">
        <w:t xml:space="preserve">).  Correlation plots of yield components are presented in </w:t>
      </w:r>
      <w:r w:rsidR="004D447A">
        <w:fldChar w:fldCharType="begin"/>
      </w:r>
      <w:r w:rsidR="004D447A">
        <w:instrText xml:space="preserve"> REF _Ref105156392 \h </w:instrText>
      </w:r>
      <w:r w:rsidR="004D447A">
        <w:fldChar w:fldCharType="separate"/>
      </w:r>
      <w:r w:rsidR="00C46482">
        <w:t xml:space="preserve">Figure </w:t>
      </w:r>
      <w:r w:rsidR="00C46482">
        <w:rPr>
          <w:noProof/>
        </w:rPr>
        <w:t>2</w:t>
      </w:r>
      <w:r w:rsidR="004D447A">
        <w:fldChar w:fldCharType="end"/>
      </w:r>
      <w:r w:rsidR="00926D62">
        <w:t xml:space="preserve"> with bounds shown by the lines represent</w:t>
      </w:r>
      <w:r w:rsidR="00592612">
        <w:t>ing</w:t>
      </w:r>
      <w:r w:rsidR="00926D62">
        <w:t xml:space="preserve"> maximum and minimum slopes. Differences between values on the y variable could be due to a change in the x variable with a constant slope or a change in slope with no change in the x variable.  Thus, treatments may differ </w:t>
      </w:r>
      <w:r w:rsidR="002E1FC3">
        <w:t>in the value they have on the y-</w:t>
      </w:r>
      <w:r w:rsidR="00A674C1">
        <w:t>axis by moving up or down the line that marks the mean slope or they may have a different slope and move away from the mean.  Considering first the population graph</w:t>
      </w:r>
      <w:r w:rsidR="00AF6D65">
        <w:t xml:space="preserve"> (</w:t>
      </w:r>
      <w:r w:rsidR="00AF6D65">
        <w:fldChar w:fldCharType="begin"/>
      </w:r>
      <w:r w:rsidR="00AF6D65">
        <w:instrText xml:space="preserve"> REF _Ref105156392 \h </w:instrText>
      </w:r>
      <w:r w:rsidR="00AF6D65">
        <w:fldChar w:fldCharType="separate"/>
      </w:r>
      <w:r w:rsidR="00C46482">
        <w:t xml:space="preserve">Figure </w:t>
      </w:r>
      <w:r w:rsidR="00C46482">
        <w:rPr>
          <w:noProof/>
        </w:rPr>
        <w:t>2</w:t>
      </w:r>
      <w:r w:rsidR="00AF6D65">
        <w:fldChar w:fldCharType="end"/>
      </w:r>
      <w:r w:rsidR="00AF6D65">
        <w:t>)</w:t>
      </w:r>
      <w:r w:rsidR="00A674C1">
        <w:t>, no treatments showed clear deviations from the mean</w:t>
      </w:r>
      <w:r w:rsidR="002E1FC3">
        <w:t>,</w:t>
      </w:r>
      <w:r w:rsidR="003E141D">
        <w:t xml:space="preserve"> which means that</w:t>
      </w:r>
      <w:r w:rsidR="00A674C1">
        <w:t xml:space="preserve"> all the variation in yield was coming from changes in yield per plant rather than changes in plant number.  </w:t>
      </w:r>
      <w:r w:rsidR="00BE2BCF">
        <w:t>Considering seed size next, t</w:t>
      </w:r>
      <w:r w:rsidR="00F0024C">
        <w:t xml:space="preserve">he LD treatment showed clear deviation from the mean and to a lesser </w:t>
      </w:r>
      <w:r w:rsidR="002E1FC3">
        <w:t>extent,</w:t>
      </w:r>
      <w:r w:rsidR="00F0024C">
        <w:t xml:space="preserve"> the MD treatment (</w:t>
      </w:r>
      <w:r w:rsidR="00F0024C">
        <w:fldChar w:fldCharType="begin"/>
      </w:r>
      <w:r w:rsidR="00F0024C">
        <w:instrText xml:space="preserve"> REF _Ref105156392 \h </w:instrText>
      </w:r>
      <w:r w:rsidR="00F0024C">
        <w:fldChar w:fldCharType="separate"/>
      </w:r>
      <w:r w:rsidR="00C46482">
        <w:t xml:space="preserve">Figure </w:t>
      </w:r>
      <w:r w:rsidR="00C46482">
        <w:rPr>
          <w:noProof/>
        </w:rPr>
        <w:t>2</w:t>
      </w:r>
      <w:r w:rsidR="00F0024C">
        <w:fldChar w:fldCharType="end"/>
      </w:r>
      <w:r w:rsidR="00F0024C">
        <w:t>) meaning part of their yield reduction could be attributed to reduced seed size.</w:t>
      </w:r>
      <w:r w:rsidR="00AF6D65">
        <w:t xml:space="preserve">  </w:t>
      </w:r>
      <w:r w:rsidR="003E141D">
        <w:t>For seed set, the 21D treatment showed deviation below the mean suggesting</w:t>
      </w:r>
      <w:r w:rsidR="001F423B">
        <w:t xml:space="preserve"> part of its yield reduction was due to reduced seed number per pod.  There was</w:t>
      </w:r>
      <w:r w:rsidR="002E1FC3">
        <w:t xml:space="preserve"> </w:t>
      </w:r>
      <w:r w:rsidR="001F423B">
        <w:t xml:space="preserve">a </w:t>
      </w:r>
      <w:r w:rsidR="002E1FC3">
        <w:t xml:space="preserve">strong correlation for pod set with no clear deviations from the mean showing that variations in yield from seed number reduction were related to reductions in the number of flowering nodes rather that a reduction in the number of pods per node or seeds per pod.  This suggests that the drought treatments were </w:t>
      </w:r>
      <w:r w:rsidR="001F423B">
        <w:t xml:space="preserve">mostly </w:t>
      </w:r>
      <w:r w:rsidR="002E1FC3">
        <w:t>causing a reduction in the number of flowers being pollinated rather than the effectiveness of pollination for individual flowers.</w:t>
      </w:r>
      <w:r w:rsidR="00AF6D65">
        <w:t xml:space="preserve">  </w:t>
      </w:r>
    </w:p>
    <w:p w:rsidR="00592C89" w:rsidRDefault="00F0024C" w:rsidP="00592C89">
      <w:pPr>
        <w:keepNext/>
      </w:pPr>
      <w:r>
        <w:rPr>
          <w:noProof/>
        </w:rPr>
        <w:lastRenderedPageBreak/>
        <w:drawing>
          <wp:inline distT="0" distB="0" distL="0" distR="0" wp14:anchorId="7ECC7380" wp14:editId="2016F849">
            <wp:extent cx="5129530" cy="51441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29530" cy="5144135"/>
                    </a:xfrm>
                    <a:prstGeom prst="rect">
                      <a:avLst/>
                    </a:prstGeom>
                  </pic:spPr>
                </pic:pic>
              </a:graphicData>
            </a:graphic>
          </wp:inline>
        </w:drawing>
      </w:r>
    </w:p>
    <w:p w:rsidR="00592C89" w:rsidRDefault="00592C89" w:rsidP="00592C89">
      <w:pPr>
        <w:pStyle w:val="Caption"/>
      </w:pPr>
      <w:bookmarkStart w:id="14" w:name="_Ref105074733"/>
      <w:r>
        <w:t xml:space="preserve">Figure </w:t>
      </w:r>
      <w:r>
        <w:fldChar w:fldCharType="begin"/>
      </w:r>
      <w:r w:rsidRPr="00592C89">
        <w:instrText xml:space="preserve"> SEQ Figure \* ARABIC </w:instrText>
      </w:r>
      <w:r>
        <w:fldChar w:fldCharType="separate"/>
      </w:r>
      <w:r w:rsidR="00C46482">
        <w:rPr>
          <w:noProof/>
        </w:rPr>
        <w:t>1</w:t>
      </w:r>
      <w:r>
        <w:rPr>
          <w:noProof/>
        </w:rPr>
        <w:fldChar w:fldCharType="end"/>
      </w:r>
      <w:bookmarkEnd w:id="14"/>
      <w:r>
        <w:t xml:space="preserve">.  </w:t>
      </w:r>
      <w:r w:rsidR="00F0024C">
        <w:t>Reproductive node numbers, pod numbers, seed numbers, population and</w:t>
      </w:r>
      <w:r>
        <w:t xml:space="preserve"> yield, for `Canterbury 37` peas grown in the Plant and Food Research rain shelter near Lincoln with 6 different irrigation treatments and for two sprinkler irrigation treatments in the adjacent field.  Individual data points are shown by round symbols and bars represent the mean for each treatment.  Different colours represent different irrigation treatments.  The paired bars represent the same irrigation treatment with the darker bar being drip irrigated under the rainshelter and the lighter bar being sprinkler irrigated in the field.    The probabilities on top of these paired bars are from a t test comparison of the two.  Probabilities and LSD in the top corner of each graph is from an ANOVA for the rainshelter treatments.</w:t>
      </w:r>
    </w:p>
    <w:p w:rsidR="00592C89" w:rsidRDefault="003E6982" w:rsidP="00592C89">
      <w:pPr>
        <w:keepNext/>
      </w:pPr>
      <w:r>
        <w:rPr>
          <w:noProof/>
        </w:rPr>
        <w:lastRenderedPageBreak/>
        <w:drawing>
          <wp:inline distT="0" distB="0" distL="0" distR="0" wp14:anchorId="48DC24C2" wp14:editId="0939C5C1">
            <wp:extent cx="5129530" cy="51733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29530" cy="5173345"/>
                    </a:xfrm>
                    <a:prstGeom prst="rect">
                      <a:avLst/>
                    </a:prstGeom>
                  </pic:spPr>
                </pic:pic>
              </a:graphicData>
            </a:graphic>
          </wp:inline>
        </w:drawing>
      </w:r>
    </w:p>
    <w:p w:rsidR="00592C89" w:rsidRDefault="00592C89" w:rsidP="00592C89">
      <w:pPr>
        <w:pStyle w:val="Caption"/>
      </w:pPr>
      <w:bookmarkStart w:id="15" w:name="_Ref105156392"/>
      <w:r>
        <w:t xml:space="preserve">Figure </w:t>
      </w:r>
      <w:r w:rsidR="00642422">
        <w:fldChar w:fldCharType="begin"/>
      </w:r>
      <w:r w:rsidR="00642422">
        <w:instrText xml:space="preserve"> SEQ Figure \* ARABIC </w:instrText>
      </w:r>
      <w:r w:rsidR="00642422">
        <w:fldChar w:fldCharType="separate"/>
      </w:r>
      <w:r w:rsidR="00C46482">
        <w:rPr>
          <w:noProof/>
        </w:rPr>
        <w:t>2</w:t>
      </w:r>
      <w:r w:rsidR="00642422">
        <w:rPr>
          <w:noProof/>
        </w:rPr>
        <w:fldChar w:fldCharType="end"/>
      </w:r>
      <w:bookmarkEnd w:id="15"/>
      <w:r>
        <w:t>.  Yield component correlation graphs for `Canterbury 37` peas grown in the Plant and Food Research rain shelter near Lincoln with 6 different irrigation treatments and for two sprinkler irrigation treatments in the adjacent field (A3.2).</w:t>
      </w:r>
      <w:r w:rsidR="00BD0719">
        <w:t xml:space="preserve">  Dashed lines represent the mean </w:t>
      </w:r>
      <w:r w:rsidR="00A674C1">
        <w:t>slope</w:t>
      </w:r>
      <w:r w:rsidR="00BD0719">
        <w:t xml:space="preserve"> of the y and x variables (y/x) and solid lines represent the upper and lower bounds.</w:t>
      </w:r>
    </w:p>
    <w:p w:rsidR="00592C89" w:rsidRDefault="00592C89" w:rsidP="00592C89">
      <w:pPr>
        <w:keepNext/>
      </w:pPr>
      <w:r>
        <w:rPr>
          <w:noProof/>
        </w:rPr>
        <w:lastRenderedPageBreak/>
        <w:drawing>
          <wp:inline distT="0" distB="0" distL="0" distR="0" wp14:anchorId="6910DAEA" wp14:editId="46AB380C">
            <wp:extent cx="3505200" cy="2476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05200" cy="2476500"/>
                    </a:xfrm>
                    <a:prstGeom prst="rect">
                      <a:avLst/>
                    </a:prstGeom>
                  </pic:spPr>
                </pic:pic>
              </a:graphicData>
            </a:graphic>
          </wp:inline>
        </w:drawing>
      </w:r>
    </w:p>
    <w:p w:rsidR="00592C89" w:rsidRDefault="00592C89" w:rsidP="00592C89">
      <w:pPr>
        <w:pStyle w:val="Caption"/>
      </w:pPr>
      <w:r>
        <w:t xml:space="preserve">Figure </w:t>
      </w:r>
      <w:r w:rsidR="00642422">
        <w:fldChar w:fldCharType="begin"/>
      </w:r>
      <w:r w:rsidR="00642422">
        <w:instrText xml:space="preserve"> SEQ Figure \* ARABIC </w:instrText>
      </w:r>
      <w:r w:rsidR="00642422">
        <w:fldChar w:fldCharType="separate"/>
      </w:r>
      <w:r w:rsidR="00C46482">
        <w:rPr>
          <w:noProof/>
        </w:rPr>
        <w:t>3</w:t>
      </w:r>
      <w:r w:rsidR="00642422">
        <w:rPr>
          <w:noProof/>
        </w:rPr>
        <w:fldChar w:fldCharType="end"/>
      </w:r>
      <w:r>
        <w:t>.  Root disease scores for `Canterbury 37` peas grown in the Plant and Food Research rain shelter near Lincoln with 6 different irrigation treatments and for two sprinkler irrigation treatments in the adjacent field.  Individual data points are shown by round symbols and bars represent the mean for each treatment.  Different colours represent different irrigation treatments.  The paired bars represent the same irrigation treatment with the darker bar being drip irrigated under the rainshelter and the lighter bar being sprinkler irrigated in the field.    The probabilities on top of these paired bars are from a t test comparison of the two.  Probabilities and LSD in the top corner of each graph is from an ANOVA for the rainshelter treatments.</w:t>
      </w:r>
    </w:p>
    <w:p w:rsidR="00592C89" w:rsidRPr="008A42E7" w:rsidRDefault="00592C89" w:rsidP="00592C89">
      <w:pPr>
        <w:pStyle w:val="Tablecaption"/>
      </w:pPr>
    </w:p>
    <w:p w:rsidR="00C46482" w:rsidRDefault="00C46482">
      <w:pPr>
        <w:spacing w:after="200" w:line="276" w:lineRule="auto"/>
        <w:rPr>
          <w:rFonts w:ascii="Arial Bold" w:eastAsiaTheme="minorEastAsia" w:hAnsi="Arial Bold"/>
          <w:b/>
          <w:bCs/>
          <w:color w:val="829995" w:themeColor="text2"/>
          <w:sz w:val="28"/>
        </w:rPr>
      </w:pPr>
      <w:bookmarkStart w:id="16" w:name="_Toc106372489"/>
      <w:r>
        <w:br w:type="page"/>
      </w:r>
    </w:p>
    <w:p w:rsidR="00B35038" w:rsidRDefault="00B35038" w:rsidP="00B35038">
      <w:pPr>
        <w:pStyle w:val="Heading2"/>
      </w:pPr>
      <w:r>
        <w:lastRenderedPageBreak/>
        <w:t>Rain shelter canopy covers</w:t>
      </w:r>
      <w:bookmarkEnd w:id="16"/>
    </w:p>
    <w:p w:rsidR="00B35038" w:rsidRDefault="00D737C6" w:rsidP="00B35038">
      <w:pPr>
        <w:pStyle w:val="BodyText"/>
      </w:pPr>
      <w:r>
        <w:t xml:space="preserve">There were few </w:t>
      </w:r>
      <w:r w:rsidR="00F23912">
        <w:t>visible</w:t>
      </w:r>
      <w:r>
        <w:t xml:space="preserve"> differences early in the crops duration and all treatments achieved full canopy closure about mid December.  Treatment differences became apparent in January with the 21D treatment loosing green cover in its canopy fastest</w:t>
      </w:r>
      <w:r w:rsidR="00F23912">
        <w:t>.  The</w:t>
      </w:r>
      <w:r>
        <w:t xml:space="preserve"> MD, LD and 14D treatments</w:t>
      </w:r>
      <w:r w:rsidR="00683F5D">
        <w:t xml:space="preserve"> </w:t>
      </w:r>
      <w:r w:rsidR="00F23912">
        <w:t xml:space="preserve">all had a similar rate of canopy senescence </w:t>
      </w:r>
      <w:r w:rsidR="00683F5D">
        <w:t>(</w:t>
      </w:r>
      <w:r w:rsidR="00683F5D">
        <w:fldChar w:fldCharType="begin"/>
      </w:r>
      <w:r w:rsidR="00683F5D">
        <w:instrText xml:space="preserve"> REF _Ref104557834 \h </w:instrText>
      </w:r>
      <w:r w:rsidR="00683F5D">
        <w:fldChar w:fldCharType="separate"/>
      </w:r>
      <w:r w:rsidR="00C46482">
        <w:t xml:space="preserve">Figure </w:t>
      </w:r>
      <w:r w:rsidR="00C46482">
        <w:rPr>
          <w:noProof/>
        </w:rPr>
        <w:t>4</w:t>
      </w:r>
      <w:r w:rsidR="00683F5D">
        <w:fldChar w:fldCharType="end"/>
      </w:r>
      <w:r w:rsidR="00683F5D">
        <w:t>)</w:t>
      </w:r>
      <w:r>
        <w:t xml:space="preserve">.  These are all treatments that encountered some </w:t>
      </w:r>
      <w:r w:rsidR="00F23912">
        <w:t>degree of water stress during or</w:t>
      </w:r>
      <w:r>
        <w:t xml:space="preserve"> prior to this time.  The 7D and the 2D irrigation treatments gave the longest survival of green canopy.</w:t>
      </w:r>
      <w:r w:rsidR="00683F5D">
        <w:t xml:space="preserve">  All treatments reach</w:t>
      </w:r>
      <w:r w:rsidR="00F23912">
        <w:t>ed</w:t>
      </w:r>
      <w:r w:rsidR="00683F5D">
        <w:t xml:space="preserve"> full canopy senescence (fPAR = 0) between the 18</w:t>
      </w:r>
      <w:r w:rsidR="00683F5D" w:rsidRPr="00683F5D">
        <w:rPr>
          <w:vertAlign w:val="superscript"/>
        </w:rPr>
        <w:t>th</w:t>
      </w:r>
      <w:r w:rsidR="00683F5D">
        <w:t xml:space="preserve"> and the 25</w:t>
      </w:r>
      <w:r w:rsidR="00683F5D" w:rsidRPr="00683F5D">
        <w:rPr>
          <w:vertAlign w:val="superscript"/>
        </w:rPr>
        <w:t>th</w:t>
      </w:r>
      <w:r w:rsidR="00683F5D">
        <w:t xml:space="preserve"> of January.</w:t>
      </w:r>
    </w:p>
    <w:p w:rsidR="00F23912" w:rsidRPr="00B35038" w:rsidRDefault="00F23912" w:rsidP="00B35038">
      <w:pPr>
        <w:pStyle w:val="BodyText"/>
      </w:pPr>
      <w:r>
        <w:t>These results clearly show frequent irrigation throughout the season gave and extended crop duration.  The MD and LD treatments senesced at the same rate in spite of the MD treatment receiving weekly irrigation during the senescence period.  This shows moisture stress prior to the onset of canopy senescence can accelerate canopy decline later in the crop.</w:t>
      </w:r>
    </w:p>
    <w:p w:rsidR="00D737C6" w:rsidRDefault="00B35038" w:rsidP="00D737C6">
      <w:pPr>
        <w:pStyle w:val="BodyText"/>
        <w:keepNext/>
      </w:pPr>
      <w:r>
        <w:rPr>
          <w:noProof/>
        </w:rPr>
        <w:drawing>
          <wp:inline distT="0" distB="0" distL="0" distR="0" wp14:anchorId="2EBA8585" wp14:editId="44A119FB">
            <wp:extent cx="3676650" cy="3733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76650" cy="3733800"/>
                    </a:xfrm>
                    <a:prstGeom prst="rect">
                      <a:avLst/>
                    </a:prstGeom>
                  </pic:spPr>
                </pic:pic>
              </a:graphicData>
            </a:graphic>
          </wp:inline>
        </w:drawing>
      </w:r>
    </w:p>
    <w:p w:rsidR="00B35038" w:rsidRPr="00B35038" w:rsidRDefault="00D737C6" w:rsidP="00D737C6">
      <w:pPr>
        <w:pStyle w:val="Caption"/>
      </w:pPr>
      <w:bookmarkStart w:id="17" w:name="_Ref104557834"/>
      <w:r>
        <w:t xml:space="preserve">Figure </w:t>
      </w:r>
      <w:r w:rsidR="00642422">
        <w:fldChar w:fldCharType="begin"/>
      </w:r>
      <w:r w:rsidR="00642422">
        <w:instrText xml:space="preserve"> SEQ Figure \* ARABIC </w:instrText>
      </w:r>
      <w:r w:rsidR="00642422">
        <w:fldChar w:fldCharType="separate"/>
      </w:r>
      <w:r w:rsidR="00C46482">
        <w:rPr>
          <w:noProof/>
        </w:rPr>
        <w:t>4</w:t>
      </w:r>
      <w:r w:rsidR="00642422">
        <w:rPr>
          <w:noProof/>
        </w:rPr>
        <w:fldChar w:fldCharType="end"/>
      </w:r>
      <w:bookmarkEnd w:id="17"/>
      <w:r>
        <w:t>.  Estimated fPAR (faction of photosyntheticly active radiation) for `Canterbury 37` peas under 6 different irrigation treatments in the Plant and Food Research rain-shelter near Lincoln.  Values prior to 28-12-21 were measured with continuously logged below canopy radiation sensors and beyond this date they were based on 5-7 day NDVI measurements (symbols) that were extrapolated out to daily values (lines).</w:t>
      </w:r>
    </w:p>
    <w:p w:rsidR="00C46482" w:rsidRDefault="00C46482">
      <w:pPr>
        <w:spacing w:after="200" w:line="276" w:lineRule="auto"/>
        <w:rPr>
          <w:rFonts w:ascii="Arial Bold" w:eastAsiaTheme="minorEastAsia" w:hAnsi="Arial Bold"/>
          <w:b/>
          <w:bCs/>
          <w:color w:val="829995" w:themeColor="text2"/>
          <w:sz w:val="28"/>
        </w:rPr>
      </w:pPr>
      <w:bookmarkStart w:id="18" w:name="_Toc106372490"/>
      <w:r>
        <w:br w:type="page"/>
      </w:r>
    </w:p>
    <w:p w:rsidR="00771575" w:rsidRDefault="00771575" w:rsidP="00771575">
      <w:pPr>
        <w:pStyle w:val="Heading2"/>
      </w:pPr>
      <w:r>
        <w:lastRenderedPageBreak/>
        <w:t>Rain shelter soil water deficits</w:t>
      </w:r>
      <w:bookmarkEnd w:id="18"/>
    </w:p>
    <w:p w:rsidR="00A760AE" w:rsidRDefault="00A760AE" w:rsidP="00A760AE">
      <w:pPr>
        <w:pStyle w:val="BodyText"/>
      </w:pPr>
      <w:r>
        <w:t xml:space="preserve">Soil water deficit was calculated for each treatment assuming the soil was at field capacity on the day soil moisture </w:t>
      </w:r>
      <w:r w:rsidR="001F423B">
        <w:t xml:space="preserve">measurement </w:t>
      </w:r>
      <w:r>
        <w:t>commenced</w:t>
      </w:r>
      <w:r w:rsidR="00B35038">
        <w:t xml:space="preserve"> (</w:t>
      </w:r>
      <w:r w:rsidR="00B35038">
        <w:fldChar w:fldCharType="begin"/>
      </w:r>
      <w:r w:rsidR="00B35038">
        <w:instrText xml:space="preserve"> REF _Ref104553843 \h </w:instrText>
      </w:r>
      <w:r w:rsidR="00B35038">
        <w:fldChar w:fldCharType="separate"/>
      </w:r>
      <w:r w:rsidR="00C46482">
        <w:t xml:space="preserve">Figure </w:t>
      </w:r>
      <w:r w:rsidR="00C46482">
        <w:rPr>
          <w:noProof/>
        </w:rPr>
        <w:t>5</w:t>
      </w:r>
      <w:r w:rsidR="00B35038">
        <w:fldChar w:fldCharType="end"/>
      </w:r>
      <w:r w:rsidR="00B35038">
        <w:t>)</w:t>
      </w:r>
      <w:r>
        <w:t xml:space="preserve">.  </w:t>
      </w:r>
      <w:r w:rsidR="00B35038">
        <w:t>Irrigation began on the 3</w:t>
      </w:r>
      <w:r w:rsidR="00B35038" w:rsidRPr="00B35038">
        <w:rPr>
          <w:vertAlign w:val="superscript"/>
        </w:rPr>
        <w:t>rd</w:t>
      </w:r>
      <w:r w:rsidR="00B35038">
        <w:t xml:space="preserve"> of December for relevant treatments and proceeded until each treatments canopy was close to fully senesced</w:t>
      </w:r>
      <w:r w:rsidR="00683F5D">
        <w:t xml:space="preserve"> (</w:t>
      </w:r>
      <w:r w:rsidR="00683F5D">
        <w:fldChar w:fldCharType="begin"/>
      </w:r>
      <w:r w:rsidR="00683F5D">
        <w:instrText xml:space="preserve"> REF _Ref104553843 \h </w:instrText>
      </w:r>
      <w:r w:rsidR="00683F5D">
        <w:fldChar w:fldCharType="separate"/>
      </w:r>
      <w:r w:rsidR="00C46482">
        <w:t xml:space="preserve">Figure </w:t>
      </w:r>
      <w:r w:rsidR="00C46482">
        <w:rPr>
          <w:noProof/>
        </w:rPr>
        <w:t>5</w:t>
      </w:r>
      <w:r w:rsidR="00683F5D">
        <w:fldChar w:fldCharType="end"/>
      </w:r>
      <w:r w:rsidR="00683F5D">
        <w:t>)</w:t>
      </w:r>
      <w:r w:rsidR="007E11AC">
        <w:t>.  The 2D treatment maintained a SWD between 0 and 20 mm throughout the duration of the experiment.  This is an important result because it shows that the amount of irrigation applied closely matched water use.  Irrigation applications were calculated using a new approach based on IR canopy temperature and the ability of this approach to maintain soil water content in a tightly defined rang</w:t>
      </w:r>
      <w:r w:rsidR="001F423B">
        <w:t>e is</w:t>
      </w:r>
      <w:r w:rsidR="007E11AC">
        <w:t xml:space="preserve"> encouraging.</w:t>
      </w:r>
    </w:p>
    <w:p w:rsidR="007E11AC" w:rsidRPr="00A760AE" w:rsidRDefault="007E11AC" w:rsidP="00A760AE">
      <w:pPr>
        <w:pStyle w:val="BodyText"/>
      </w:pPr>
      <w:r>
        <w:t>The 7D, 14D and 21D treatments occupied a progressively wider range of soil water deficits, which is expected as they had longer to dry down between progressively larger irrigation amounts.</w:t>
      </w:r>
      <w:r w:rsidR="00EE1BEB">
        <w:t xml:space="preserve">  There was little difference between the MD and the LD treatments in December because weather conditions were cool and dull and the crops did not use much water.  The LD treatment reached the greatest SWD by the end of the experiment (-85 mm) with the MD, 21D and 14D treatments all reaching a SWD around - 60 mm by the end.</w:t>
      </w:r>
    </w:p>
    <w:p w:rsidR="00A57D87" w:rsidRDefault="00A57D87" w:rsidP="00A57D87">
      <w:pPr>
        <w:pStyle w:val="BodyText"/>
        <w:keepNext/>
      </w:pPr>
      <w:r>
        <w:rPr>
          <w:noProof/>
        </w:rPr>
        <w:drawing>
          <wp:inline distT="0" distB="0" distL="0" distR="0" wp14:anchorId="7F79788B" wp14:editId="65D8EDF8">
            <wp:extent cx="5129530" cy="29800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29530" cy="2980055"/>
                    </a:xfrm>
                    <a:prstGeom prst="rect">
                      <a:avLst/>
                    </a:prstGeom>
                  </pic:spPr>
                </pic:pic>
              </a:graphicData>
            </a:graphic>
          </wp:inline>
        </w:drawing>
      </w:r>
    </w:p>
    <w:p w:rsidR="00A57D87" w:rsidRDefault="00A57D87" w:rsidP="00A57D87">
      <w:pPr>
        <w:pStyle w:val="Caption"/>
      </w:pPr>
      <w:bookmarkStart w:id="19" w:name="_Ref104553843"/>
      <w:r>
        <w:t xml:space="preserve">Figure </w:t>
      </w:r>
      <w:r w:rsidR="00642422">
        <w:fldChar w:fldCharType="begin"/>
      </w:r>
      <w:r w:rsidR="00642422">
        <w:instrText xml:space="preserve"> SEQ Figure \* ARABIC </w:instrText>
      </w:r>
      <w:r w:rsidR="00642422">
        <w:fldChar w:fldCharType="separate"/>
      </w:r>
      <w:r w:rsidR="00C46482">
        <w:rPr>
          <w:noProof/>
        </w:rPr>
        <w:t>5</w:t>
      </w:r>
      <w:r w:rsidR="00642422">
        <w:rPr>
          <w:noProof/>
        </w:rPr>
        <w:fldChar w:fldCharType="end"/>
      </w:r>
      <w:bookmarkEnd w:id="19"/>
      <w:r>
        <w:t>.  Soi</w:t>
      </w:r>
      <w:r w:rsidR="00683F5D">
        <w:t>l water deficit for `Canterbury 37`</w:t>
      </w:r>
      <w:r>
        <w:t xml:space="preserve"> peas grown in the Plant and Food Research rain shelter near Lincoln with 6 different irrigation treatments.</w:t>
      </w:r>
    </w:p>
    <w:p w:rsidR="00B35038" w:rsidRDefault="00B35038" w:rsidP="00B35038"/>
    <w:p w:rsidR="00B35038" w:rsidRPr="00B35038" w:rsidRDefault="00B35038" w:rsidP="00B35038"/>
    <w:p w:rsidR="00B81A16" w:rsidRDefault="00B81A16" w:rsidP="00032419">
      <w:pPr>
        <w:pStyle w:val="TableTextDecimal"/>
        <w:tabs>
          <w:tab w:val="clear" w:pos="851"/>
        </w:tabs>
      </w:pPr>
    </w:p>
    <w:p w:rsidR="001F423B" w:rsidRDefault="001F423B">
      <w:pPr>
        <w:spacing w:after="200" w:line="276" w:lineRule="auto"/>
        <w:rPr>
          <w:rFonts w:ascii="Arial Bold" w:eastAsiaTheme="minorEastAsia" w:hAnsi="Arial Bold"/>
          <w:b/>
          <w:bCs/>
          <w:color w:val="829995" w:themeColor="text2"/>
          <w:sz w:val="28"/>
        </w:rPr>
      </w:pPr>
      <w:r>
        <w:br w:type="page"/>
      </w:r>
    </w:p>
    <w:p w:rsidR="00C46482" w:rsidRDefault="00EE1BEB" w:rsidP="005F0868">
      <w:pPr>
        <w:pStyle w:val="Heading2"/>
      </w:pPr>
      <w:bookmarkStart w:id="20" w:name="_Toc106372491"/>
      <w:r>
        <w:lastRenderedPageBreak/>
        <w:t>Rain shelter</w:t>
      </w:r>
      <w:r w:rsidR="009E0471">
        <w:t xml:space="preserve"> water extraction patter</w:t>
      </w:r>
      <w:r w:rsidR="001F423B">
        <w:t>n</w:t>
      </w:r>
      <w:bookmarkEnd w:id="20"/>
    </w:p>
    <w:p w:rsidR="00BC1293" w:rsidRDefault="007B67C4" w:rsidP="00C46482">
      <w:pPr>
        <w:pStyle w:val="BodyText"/>
      </w:pPr>
      <w:r>
        <w:t xml:space="preserve">Changes in volumetric water content at each depth are shown in </w:t>
      </w:r>
      <w:r>
        <w:fldChar w:fldCharType="begin"/>
      </w:r>
      <w:r>
        <w:instrText xml:space="preserve"> REF _Ref104797197 \h </w:instrText>
      </w:r>
      <w:r>
        <w:fldChar w:fldCharType="separate"/>
      </w:r>
      <w:r w:rsidR="00C46482">
        <w:t xml:space="preserve">Figure </w:t>
      </w:r>
      <w:r w:rsidR="00C46482">
        <w:rPr>
          <w:noProof/>
        </w:rPr>
        <w:t>6</w:t>
      </w:r>
      <w:r>
        <w:fldChar w:fldCharType="end"/>
      </w:r>
      <w:r w:rsidR="00052F32">
        <w:t>.  The VWC</w:t>
      </w:r>
      <w:r w:rsidR="00527DC9">
        <w:t xml:space="preserve"> fluctuated most in the top 15cm layer where irrigation was </w:t>
      </w:r>
      <w:r w:rsidR="009B3AC0">
        <w:t>added</w:t>
      </w:r>
      <w:r w:rsidR="00527DC9">
        <w:t xml:space="preserve"> and crop water extraction was most significant.  There appeared to be a difference between the VWC measured within the drill rows and that measured between drill rows for the 2D treatment with VWC </w:t>
      </w:r>
      <w:r w:rsidR="00D82A77">
        <w:t xml:space="preserve">being lower within the drill rows.  </w:t>
      </w:r>
      <w:r w:rsidR="00781E90">
        <w:t>Fluctuations due to irrigation and root uptake are evident in the 15-30 and 30-60 cm layers showing peas are actively extracting water at these depths.  Wetting from irrigation events did not make it to the 60-90 cm layer and gradual water extraction is evident from this layer during the middle of December to mid January.  Water extraction from this layer was least for the 2D treatment (which had the smallest SWD) and greatest for the LD treatment (which had the largest SWD).</w:t>
      </w:r>
      <w:r w:rsidR="009B3AC0">
        <w:t xml:space="preserve">  Although there were gradual reductions in water content below 90 cm, these are attributed to gradual drainage as they reductions remain linear and crop water uptake would show a greater reduction around the 1</w:t>
      </w:r>
      <w:r w:rsidR="009B3AC0" w:rsidRPr="00C46482">
        <w:rPr>
          <w:vertAlign w:val="superscript"/>
        </w:rPr>
        <w:t>st</w:t>
      </w:r>
      <w:r w:rsidR="009B3AC0">
        <w:t xml:space="preserve"> of January when crop transpiration was greatest.</w:t>
      </w:r>
    </w:p>
    <w:p w:rsidR="00F23912" w:rsidRDefault="00052F32" w:rsidP="00F23912">
      <w:pPr>
        <w:pStyle w:val="BodyText"/>
        <w:keepNext/>
      </w:pPr>
      <w:r>
        <w:rPr>
          <w:noProof/>
        </w:rPr>
        <w:lastRenderedPageBreak/>
        <w:drawing>
          <wp:inline distT="0" distB="0" distL="0" distR="0" wp14:anchorId="2D6C0998" wp14:editId="26817FA1">
            <wp:extent cx="5563589" cy="66186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95845" cy="6657019"/>
                    </a:xfrm>
                    <a:prstGeom prst="rect">
                      <a:avLst/>
                    </a:prstGeom>
                  </pic:spPr>
                </pic:pic>
              </a:graphicData>
            </a:graphic>
          </wp:inline>
        </w:drawing>
      </w:r>
    </w:p>
    <w:p w:rsidR="002366D8" w:rsidRDefault="00F23912" w:rsidP="00F23912">
      <w:pPr>
        <w:pStyle w:val="Caption"/>
      </w:pPr>
      <w:bookmarkStart w:id="21" w:name="_Ref104797197"/>
      <w:r>
        <w:t xml:space="preserve">Figure </w:t>
      </w:r>
      <w:r w:rsidR="00642422">
        <w:fldChar w:fldCharType="begin"/>
      </w:r>
      <w:r w:rsidR="00642422">
        <w:instrText xml:space="preserve"> SEQ Figure \* ARABIC </w:instrText>
      </w:r>
      <w:r w:rsidR="00642422">
        <w:fldChar w:fldCharType="separate"/>
      </w:r>
      <w:r w:rsidR="00C46482">
        <w:rPr>
          <w:noProof/>
        </w:rPr>
        <w:t>6</w:t>
      </w:r>
      <w:r w:rsidR="00642422">
        <w:rPr>
          <w:noProof/>
        </w:rPr>
        <w:fldChar w:fldCharType="end"/>
      </w:r>
      <w:bookmarkEnd w:id="21"/>
      <w:r>
        <w:t xml:space="preserve">.  </w:t>
      </w:r>
      <w:r w:rsidR="007B67C4">
        <w:t>Change in water content (mm</w:t>
      </w:r>
      <w:r w:rsidR="007B67C4">
        <w:rPr>
          <w:vertAlign w:val="superscript"/>
        </w:rPr>
        <w:t>3</w:t>
      </w:r>
      <w:r w:rsidR="007B67C4">
        <w:t>/mm</w:t>
      </w:r>
      <w:r w:rsidR="007B67C4">
        <w:rPr>
          <w:vertAlign w:val="superscript"/>
        </w:rPr>
        <w:t>3</w:t>
      </w:r>
      <w:r w:rsidR="007B67C4">
        <w:t>) relative to starting value for soil layers down to 180cm for `Canterbury 37` peas grown in the Plant and Food Research rain shelter near Lincoln with 6 different irrigation treatments.</w:t>
      </w:r>
    </w:p>
    <w:p w:rsidR="00671E89" w:rsidRDefault="00671E89" w:rsidP="00671E89">
      <w:pPr>
        <w:pStyle w:val="Caption"/>
      </w:pPr>
    </w:p>
    <w:p w:rsidR="00671E89" w:rsidRDefault="00671E89" w:rsidP="00671E89"/>
    <w:p w:rsidR="00671E89" w:rsidRDefault="00671E89" w:rsidP="00671E89">
      <w:pPr>
        <w:pStyle w:val="Heading1"/>
        <w:rPr>
          <w:noProof/>
        </w:rPr>
      </w:pPr>
      <w:bookmarkStart w:id="22" w:name="_Toc106372492"/>
      <w:r>
        <w:rPr>
          <w:noProof/>
        </w:rPr>
        <w:lastRenderedPageBreak/>
        <w:t>Estimating crop water use using IR temperature</w:t>
      </w:r>
      <w:bookmarkEnd w:id="22"/>
    </w:p>
    <w:p w:rsidR="00671E89" w:rsidRPr="00671E89" w:rsidRDefault="008B5D06" w:rsidP="00671E89">
      <w:pPr>
        <w:pStyle w:val="BodyText"/>
      </w:pPr>
      <w:r>
        <w:t xml:space="preserve">Daily Crop water use was calculated from soil moisture data by summing the change hourly </w:t>
      </w:r>
      <w:r w:rsidR="005369B5">
        <w:t xml:space="preserve">reductions </w:t>
      </w:r>
      <w:r>
        <w:t xml:space="preserve">in water content and subtracting daily drainage.  Daily drainage was estimated from night time changes in soil water content (when transpiration and evaporation would be minimal).  Drainage was calculated as the change in profile water content between 11 pm and 4 am each day and then multiplied to give a daily </w:t>
      </w:r>
      <w:r w:rsidR="005369B5">
        <w:t>value</w:t>
      </w:r>
      <w:r>
        <w:t xml:space="preserve"> (</w:t>
      </w:r>
      <w:r>
        <w:fldChar w:fldCharType="begin"/>
      </w:r>
      <w:r>
        <w:instrText xml:space="preserve"> REF _Ref106279441 \h </w:instrText>
      </w:r>
      <w:r>
        <w:fldChar w:fldCharType="separate"/>
      </w:r>
      <w:r w:rsidR="00C46482">
        <w:t xml:space="preserve">Figure </w:t>
      </w:r>
      <w:r w:rsidR="00C46482">
        <w:rPr>
          <w:noProof/>
        </w:rPr>
        <w:t>7</w:t>
      </w:r>
      <w:r>
        <w:fldChar w:fldCharType="end"/>
      </w:r>
      <w:r>
        <w:t>).  Drainage was about 1mm per day in most cases but there were some spikes following irrigation events, particularly following the</w:t>
      </w:r>
      <w:r w:rsidR="00891374">
        <w:t xml:space="preserve"> 50mm irrigation applied to the 21D treatment on the 23</w:t>
      </w:r>
      <w:r w:rsidR="00891374" w:rsidRPr="00891374">
        <w:rPr>
          <w:vertAlign w:val="superscript"/>
        </w:rPr>
        <w:t>rd</w:t>
      </w:r>
      <w:r w:rsidR="00891374">
        <w:t xml:space="preserve"> of December.</w:t>
      </w:r>
      <w:r>
        <w:t xml:space="preserve">  </w:t>
      </w:r>
    </w:p>
    <w:p w:rsidR="009B3AC0" w:rsidRDefault="009B3AC0" w:rsidP="00671E89">
      <w:pPr>
        <w:keepNext/>
        <w:rPr>
          <w:noProof/>
        </w:rPr>
      </w:pPr>
    </w:p>
    <w:p w:rsidR="00671E89" w:rsidRDefault="00671E89" w:rsidP="00671E89">
      <w:pPr>
        <w:keepNext/>
      </w:pPr>
      <w:r>
        <w:rPr>
          <w:noProof/>
        </w:rPr>
        <w:drawing>
          <wp:inline distT="0" distB="0" distL="0" distR="0" wp14:anchorId="5A695624" wp14:editId="161A89CF">
            <wp:extent cx="5759450" cy="3378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59450" cy="3378200"/>
                    </a:xfrm>
                    <a:prstGeom prst="rect">
                      <a:avLst/>
                    </a:prstGeom>
                  </pic:spPr>
                </pic:pic>
              </a:graphicData>
            </a:graphic>
          </wp:inline>
        </w:drawing>
      </w:r>
    </w:p>
    <w:p w:rsidR="00671E89" w:rsidRDefault="00671E89" w:rsidP="00671E89">
      <w:pPr>
        <w:pStyle w:val="Caption"/>
      </w:pPr>
      <w:bookmarkStart w:id="23" w:name="_Ref106279441"/>
      <w:r>
        <w:t xml:space="preserve">Figure </w:t>
      </w:r>
      <w:r w:rsidR="00642422">
        <w:fldChar w:fldCharType="begin"/>
      </w:r>
      <w:r w:rsidR="00642422">
        <w:instrText xml:space="preserve"> SEQ Figure \* ARABIC </w:instrText>
      </w:r>
      <w:r w:rsidR="00642422">
        <w:fldChar w:fldCharType="separate"/>
      </w:r>
      <w:r w:rsidR="00C46482">
        <w:rPr>
          <w:noProof/>
        </w:rPr>
        <w:t>7</w:t>
      </w:r>
      <w:r w:rsidR="00642422">
        <w:rPr>
          <w:noProof/>
        </w:rPr>
        <w:fldChar w:fldCharType="end"/>
      </w:r>
      <w:bookmarkEnd w:id="23"/>
      <w:r>
        <w:t xml:space="preserve"> Drainage estimated from night time profile water fluxes for `Canterbury 37` peas grown in the Plant and Food Research rain shelter near Lincoln with 6 different irrigation treatments.</w:t>
      </w:r>
    </w:p>
    <w:p w:rsidR="00891374" w:rsidRDefault="00891374" w:rsidP="00891374"/>
    <w:p w:rsidR="00891374" w:rsidRPr="00891374" w:rsidRDefault="00891374" w:rsidP="00891374">
      <w:r>
        <w:t>Crop water use calculated from soil water measurements (markers) and estimated using the IRR and canopy temperature (lines) were accumulated over the duration of the pea crop for each irrigation treatment (</w:t>
      </w:r>
      <w:r>
        <w:fldChar w:fldCharType="begin"/>
      </w:r>
      <w:r>
        <w:instrText xml:space="preserve"> REF _Ref106360159 \h </w:instrText>
      </w:r>
      <w:r>
        <w:fldChar w:fldCharType="separate"/>
      </w:r>
      <w:r w:rsidR="00C46482">
        <w:t xml:space="preserve">Figure </w:t>
      </w:r>
      <w:r w:rsidR="00C46482">
        <w:rPr>
          <w:noProof/>
        </w:rPr>
        <w:t>8</w:t>
      </w:r>
      <w:r>
        <w:fldChar w:fldCharType="end"/>
      </w:r>
      <w:r>
        <w:t>).  There was very good agreement between the two methods of measuring water use for the 2D, 7D, and 21D treatments.  The IRR method over estimated for the LD treatment and underestimated it slightly for the 14D and MD treatment</w:t>
      </w:r>
      <w:r w:rsidR="00DD3F0F">
        <w:t>.</w:t>
      </w:r>
      <w:r>
        <w:t xml:space="preserve"> </w:t>
      </w:r>
    </w:p>
    <w:p w:rsidR="00671E89" w:rsidRDefault="00671E89" w:rsidP="00671E89">
      <w:pPr>
        <w:keepNext/>
      </w:pPr>
      <w:r>
        <w:rPr>
          <w:noProof/>
        </w:rPr>
        <w:lastRenderedPageBreak/>
        <w:drawing>
          <wp:inline distT="0" distB="0" distL="0" distR="0" wp14:anchorId="13257ECD" wp14:editId="207E4595">
            <wp:extent cx="5759450" cy="77876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59450" cy="7787640"/>
                    </a:xfrm>
                    <a:prstGeom prst="rect">
                      <a:avLst/>
                    </a:prstGeom>
                  </pic:spPr>
                </pic:pic>
              </a:graphicData>
            </a:graphic>
          </wp:inline>
        </w:drawing>
      </w:r>
    </w:p>
    <w:p w:rsidR="00C46482" w:rsidRDefault="00671E89" w:rsidP="00671E89">
      <w:pPr>
        <w:pStyle w:val="Caption"/>
      </w:pPr>
      <w:bookmarkStart w:id="24" w:name="_Ref106360159"/>
      <w:r>
        <w:t xml:space="preserve">Figure </w:t>
      </w:r>
      <w:r w:rsidR="00642422">
        <w:fldChar w:fldCharType="begin"/>
      </w:r>
      <w:r w:rsidR="00642422">
        <w:instrText xml:space="preserve"> SEQ Figure \* ARABIC </w:instrText>
      </w:r>
      <w:r w:rsidR="00642422">
        <w:fldChar w:fldCharType="separate"/>
      </w:r>
      <w:r w:rsidR="00C46482">
        <w:rPr>
          <w:noProof/>
        </w:rPr>
        <w:t>8</w:t>
      </w:r>
      <w:r w:rsidR="00642422">
        <w:rPr>
          <w:noProof/>
        </w:rPr>
        <w:fldChar w:fldCharType="end"/>
      </w:r>
      <w:bookmarkEnd w:id="24"/>
      <w:r>
        <w:t>.  Accumulated evapotranspiration (ET) measured using soil moisture sensors (markers) and estimated using IR</w:t>
      </w:r>
      <w:r w:rsidR="00891374">
        <w:t>R</w:t>
      </w:r>
      <w:r>
        <w:t xml:space="preserve"> temperature data (lines) for `Canterbury 37` peas grown in the Plant and Food Research rain shelter near Lincoln with 6 different irrigation treatments</w:t>
      </w:r>
    </w:p>
    <w:p w:rsidR="00671E89" w:rsidRDefault="00C46482" w:rsidP="00C46482">
      <w:pPr>
        <w:spacing w:after="200" w:line="276" w:lineRule="auto"/>
      </w:pPr>
      <w:r>
        <w:lastRenderedPageBreak/>
        <w:br w:type="page"/>
      </w:r>
      <w:bookmarkStart w:id="25" w:name="_GoBack"/>
      <w:bookmarkEnd w:id="25"/>
    </w:p>
    <w:p w:rsidR="00C46482" w:rsidRDefault="00C46482" w:rsidP="00C46482"/>
    <w:p w:rsidR="00C46482" w:rsidRPr="00C46482" w:rsidRDefault="00C46482" w:rsidP="00C46482">
      <w:pPr>
        <w:sectPr w:rsidR="00C46482" w:rsidRPr="00C46482" w:rsidSect="000E7D75">
          <w:headerReference w:type="default" r:id="rId32"/>
          <w:footerReference w:type="even" r:id="rId33"/>
          <w:footerReference w:type="default" r:id="rId34"/>
          <w:pgSz w:w="11906" w:h="16838" w:code="9"/>
          <w:pgMar w:top="2410" w:right="1418" w:bottom="1418" w:left="1418" w:header="720" w:footer="567" w:gutter="0"/>
          <w:cols w:space="720"/>
          <w:noEndnote/>
          <w:docGrid w:linePitch="272"/>
        </w:sectPr>
      </w:pPr>
    </w:p>
    <w:p w:rsidR="00671E89" w:rsidRPr="00671E89" w:rsidRDefault="00671E89" w:rsidP="00671E89"/>
    <w:p w:rsidR="00781E90" w:rsidRDefault="00781E90" w:rsidP="00781E90"/>
    <w:p w:rsidR="00781E90" w:rsidRDefault="00781E90" w:rsidP="00781E90"/>
    <w:sectPr w:rsidR="00781E90" w:rsidSect="000E7D75">
      <w:headerReference w:type="default" r:id="rId35"/>
      <w:footerReference w:type="default" r:id="rId36"/>
      <w:pgSz w:w="11906" w:h="16838"/>
      <w:pgMar w:top="2410" w:right="1418" w:bottom="1418" w:left="1418" w:header="720" w:footer="567"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2422" w:rsidRDefault="00642422" w:rsidP="00406DCB">
      <w:r>
        <w:separator/>
      </w:r>
    </w:p>
  </w:endnote>
  <w:endnote w:type="continuationSeparator" w:id="0">
    <w:p w:rsidR="00642422" w:rsidRDefault="00642422" w:rsidP="00406D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Times New Roman Bold">
    <w:altName w:val="Times New Roman"/>
    <w:panose1 w:val="02020803070505020304"/>
    <w:charset w:val="00"/>
    <w:family w:val="auto"/>
    <w:pitch w:val="variable"/>
    <w:sig w:usb0="E0002AFF" w:usb1="C0007841" w:usb2="00000009" w:usb3="00000000" w:csb0="000001FF" w:csb1="00000000"/>
  </w:font>
  <w:font w:name="Arial Bold">
    <w:altName w:val="Arial"/>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Default="00A627D0" w:rsidP="005D1DE5">
    <w:pPr>
      <w:pStyle w:val="Footer"/>
    </w:pPr>
    <w:r>
      <w:tab/>
    </w:r>
    <w:r>
      <w:tab/>
    </w: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5369B5">
      <w:rPr>
        <w:noProof/>
      </w:rPr>
      <w:t>2022</w:t>
    </w:r>
    <w:r w:rsidRPr="001B32B2">
      <w:fldChar w:fldCharType="end"/>
    </w:r>
    <w:r w:rsidRPr="001B32B2">
      <w: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7A0FD2" w:rsidRDefault="00A627D0" w:rsidP="007A0FD2">
    <w:pPr>
      <w:tabs>
        <w:tab w:val="left" w:pos="851"/>
      </w:tabs>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A31B7A" w:rsidRDefault="00A627D0" w:rsidP="00A31B7A">
    <w:pPr>
      <w:pStyle w:val="Footer"/>
    </w:pP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5369B5">
      <w:rPr>
        <w:noProof/>
      </w:rPr>
      <w:t>2022</w:t>
    </w:r>
    <w:r w:rsidRPr="001B32B2">
      <w:fldChar w:fldCharType="end"/>
    </w:r>
    <w:r w:rsidRPr="001B32B2">
      <w:t>)</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Default="00A627D0" w:rsidP="005D1DE5">
    <w:pPr>
      <w:pStyle w:val="Footer"/>
    </w:pPr>
    <w:r>
      <w:t xml:space="preserve">Page </w:t>
    </w:r>
    <w:r>
      <w:fldChar w:fldCharType="begin"/>
    </w:r>
    <w:r>
      <w:instrText xml:space="preserve"> PAGE   \* MERGEFORMAT </w:instrText>
    </w:r>
    <w:r>
      <w:fldChar w:fldCharType="separate"/>
    </w:r>
    <w:r>
      <w:t>2</w:t>
    </w:r>
    <w:r>
      <w:rPr>
        <w:noProof/>
      </w:rPr>
      <w:fldChar w:fldCharType="end"/>
    </w:r>
    <w:r>
      <w:tab/>
    </w:r>
    <w:r>
      <w:tab/>
    </w: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5369B5">
      <w:rPr>
        <w:noProof/>
      </w:rPr>
      <w:t>2022</w:t>
    </w:r>
    <w:r w:rsidRPr="001B32B2">
      <w:fldChar w:fldCharType="end"/>
    </w:r>
    <w:r w:rsidRPr="001B32B2">
      <w:t>)</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924F30" w:rsidRDefault="00A627D0" w:rsidP="005D1DE5">
    <w:pPr>
      <w:pStyle w:val="Footer"/>
    </w:pP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5369B5">
      <w:rPr>
        <w:noProof/>
      </w:rPr>
      <w:t>2022</w:t>
    </w:r>
    <w:r w:rsidRPr="001B32B2">
      <w:fldChar w:fldCharType="end"/>
    </w:r>
    <w:r w:rsidRPr="001B32B2">
      <w:t>)</w:t>
    </w:r>
    <w:r>
      <w:tab/>
      <w:t xml:space="preserve">Page </w:t>
    </w:r>
    <w:r>
      <w:fldChar w:fldCharType="begin"/>
    </w:r>
    <w:r>
      <w:instrText xml:space="preserve"> PAGE   \* MERGEFORMAT </w:instrText>
    </w:r>
    <w:r>
      <w:fldChar w:fldCharType="separate"/>
    </w:r>
    <w:r w:rsidR="00C46482">
      <w:rPr>
        <w:noProof/>
      </w:rPr>
      <w:t>2</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Default="00A627D0" w:rsidP="005D1DE5">
    <w:pPr>
      <w:pStyle w:val="Footer"/>
    </w:pPr>
    <w:r>
      <w:t xml:space="preserve">Page </w:t>
    </w:r>
    <w:r>
      <w:fldChar w:fldCharType="begin"/>
    </w:r>
    <w:r>
      <w:instrText xml:space="preserve"> PAGE   \* MERGEFORMAT </w:instrText>
    </w:r>
    <w:r>
      <w:fldChar w:fldCharType="separate"/>
    </w:r>
    <w:r>
      <w:t>2</w:t>
    </w:r>
    <w:r>
      <w:rPr>
        <w:noProof/>
      </w:rPr>
      <w:fldChar w:fldCharType="end"/>
    </w:r>
    <w:r>
      <w:tab/>
    </w:r>
    <w:r>
      <w:tab/>
    </w: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5369B5">
      <w:rPr>
        <w:noProof/>
      </w:rPr>
      <w:t>2022</w:t>
    </w:r>
    <w:r w:rsidRPr="001B32B2">
      <w:fldChar w:fldCharType="end"/>
    </w:r>
    <w:r w:rsidRPr="001B32B2">
      <w:t>)</w: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B81A16" w:rsidRDefault="00A627D0" w:rsidP="00DF69D3">
    <w:pPr>
      <w:pStyle w:val="Footer"/>
    </w:pP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5369B5">
      <w:rPr>
        <w:noProof/>
      </w:rPr>
      <w:t>2022</w:t>
    </w:r>
    <w:r w:rsidRPr="001B32B2">
      <w:fldChar w:fldCharType="end"/>
    </w:r>
    <w:r w:rsidRPr="001B32B2">
      <w:t>)</w:t>
    </w:r>
    <w:r>
      <w:tab/>
      <w:t xml:space="preserve">Page </w:t>
    </w:r>
    <w:r>
      <w:fldChar w:fldCharType="begin"/>
    </w:r>
    <w:r>
      <w:instrText xml:space="preserve"> PAGE   \* MERGEFORMAT </w:instrText>
    </w:r>
    <w:r>
      <w:fldChar w:fldCharType="separate"/>
    </w:r>
    <w:r w:rsidR="00C46482">
      <w:rPr>
        <w:noProof/>
      </w:rPr>
      <w:t>1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055BDB" w:rsidRDefault="00A627D0" w:rsidP="00060D2B"/>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2422" w:rsidRDefault="00642422" w:rsidP="00406DCB">
      <w:r>
        <w:separator/>
      </w:r>
    </w:p>
  </w:footnote>
  <w:footnote w:type="continuationSeparator" w:id="0">
    <w:p w:rsidR="00642422" w:rsidRDefault="00642422" w:rsidP="00406D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5D1DE5" w:rsidRDefault="00642422" w:rsidP="005D1DE5">
    <w:pPr>
      <w:pStyle w:val="Header"/>
    </w:pPr>
    <w:r>
      <w:fldChar w:fldCharType="begin"/>
    </w:r>
    <w:r>
      <w:instrText xml:space="preserve"> STYLEREF  Title  \* MERGEFORMAT </w:instrText>
    </w:r>
    <w:r>
      <w:fldChar w:fldCharType="separate"/>
    </w:r>
    <w:r w:rsidR="00A627D0">
      <w:t>[Enter Title Here]</w:t>
    </w:r>
    <w:r>
      <w:fldChar w:fldCharType="end"/>
    </w:r>
    <w:r w:rsidR="00A627D0">
      <w:t xml:space="preserve">. </w:t>
    </w:r>
    <w:r>
      <w:fldChar w:fldCharType="begin"/>
    </w:r>
    <w:r>
      <w:instrText xml:space="preserve"> STYLEREF  "Cover month"  \* MERGEFORMAT </w:instrText>
    </w:r>
    <w:r>
      <w:fldChar w:fldCharType="separate"/>
    </w:r>
    <w:r w:rsidR="00A627D0">
      <w:t>[Month Year]</w:t>
    </w:r>
    <w:r>
      <w:fldChar w:fldCharType="end"/>
    </w:r>
    <w:r w:rsidR="00A627D0">
      <w:t xml:space="preserve">. </w:t>
    </w:r>
    <w:r>
      <w:fldChar w:fldCharType="begin"/>
    </w:r>
    <w:r>
      <w:instrText xml:space="preserve"> STYLEREF  "Cover SPTS no"  \* MERGEFORMAT </w:instrText>
    </w:r>
    <w:r>
      <w:fldChar w:fldCharType="separate"/>
    </w:r>
    <w:r w:rsidR="00A627D0">
      <w:t>PFR SPTS No. [SPTS]</w:t>
    </w:r>
    <w:r>
      <w:fldChar w:fldCharType="end"/>
    </w:r>
    <w:r w:rsidR="00A627D0" w:rsidRPr="00806993">
      <w:t xml:space="preserve">. This report is confidential to </w:t>
    </w:r>
    <w:r>
      <w:fldChar w:fldCharType="begin"/>
    </w:r>
    <w:r>
      <w:instrText xml:space="preserve"> STYLEREF  Client  \* MERGEFORMAT </w:instrText>
    </w:r>
    <w:r>
      <w:fldChar w:fldCharType="separate"/>
    </w:r>
    <w:r w:rsidR="00A627D0">
      <w:t>[Client]</w:t>
    </w:r>
    <w:r>
      <w:fldChar w:fldCharType="end"/>
    </w:r>
    <w:r w:rsidR="00A627D0">
      <w: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Default="00A627D0" w:rsidP="005D1DE5">
    <w:pPr>
      <w:pStyle w:val="Header"/>
    </w:pPr>
    <w:r>
      <w:rPr>
        <w:lang w:eastAsia="en-NZ"/>
      </w:rPr>
      <w:drawing>
        <wp:anchor distT="0" distB="0" distL="114300" distR="114300" simplePos="0" relativeHeight="251657216" behindDoc="1" locked="0" layoutInCell="1" allowOverlap="1" wp14:anchorId="63F5ABFC" wp14:editId="591E38C9">
          <wp:simplePos x="0" y="0"/>
          <wp:positionH relativeFrom="column">
            <wp:posOffset>-899160</wp:posOffset>
          </wp:positionH>
          <wp:positionV relativeFrom="paragraph">
            <wp:posOffset>-442595</wp:posOffset>
          </wp:positionV>
          <wp:extent cx="7560000" cy="10685647"/>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port-front-cover-green-general.jpg"/>
                  <pic:cNvPicPr/>
                </pic:nvPicPr>
                <pic:blipFill>
                  <a:blip r:embed="rId1"/>
                  <a:stretch>
                    <a:fillRect/>
                  </a:stretch>
                </pic:blipFill>
                <pic:spPr>
                  <a:xfrm>
                    <a:off x="0" y="0"/>
                    <a:ext cx="7560000" cy="10685647"/>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7C7A6F" w:rsidRDefault="00A627D0" w:rsidP="005D1DE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591F11" w:rsidRDefault="00642422" w:rsidP="005C19C0">
    <w:pPr>
      <w:pStyle w:val="Header"/>
      <w:jc w:val="left"/>
    </w:pPr>
    <w:r>
      <w:fldChar w:fldCharType="begin"/>
    </w:r>
    <w:r>
      <w:instrText xml:space="preserve"> STYLEREF  Title  \* MERGEFORMAT </w:instrText>
    </w:r>
    <w:r w:rsidR="00C46482">
      <w:fldChar w:fldCharType="separate"/>
    </w:r>
    <w:r w:rsidR="00C46482">
      <w:t>Irrigating peas for optimal yields</w:t>
    </w:r>
    <w:r>
      <w:fldChar w:fldCharType="end"/>
    </w:r>
    <w:r w:rsidR="00A627D0">
      <w:t xml:space="preserve">. </w:t>
    </w:r>
    <w:r>
      <w:fldChar w:fldCharType="begin"/>
    </w:r>
    <w:r>
      <w:instrText xml:space="preserve"> STYLEREF  "Cover month"  \* MERGEFORMAT </w:instrText>
    </w:r>
    <w:r>
      <w:fldChar w:fldCharType="separate"/>
    </w:r>
    <w:r w:rsidR="00C46482">
      <w:t>[Month Year]</w:t>
    </w:r>
    <w:r>
      <w:fldChar w:fldCharType="end"/>
    </w:r>
    <w:r w:rsidR="00A627D0">
      <w:t xml:space="preserve">. </w:t>
    </w:r>
    <w:r>
      <w:fldChar w:fldCharType="begin"/>
    </w:r>
    <w:r>
      <w:instrText xml:space="preserve"> STYLEREF  "Cover SPTS no"  \* MERGEFORMAT </w:instrText>
    </w:r>
    <w:r>
      <w:fldChar w:fldCharType="separate"/>
    </w:r>
    <w:r w:rsidR="00C46482">
      <w:t>PFR SPTS No. [SPTS]</w:t>
    </w:r>
    <w:r>
      <w:fldChar w:fldCharType="end"/>
    </w:r>
    <w:r w:rsidR="00A627D0" w:rsidRPr="00806993">
      <w:t xml:space="preserve">. This report is confidential to </w:t>
    </w:r>
    <w:r>
      <w:fldChar w:fldCharType="begin"/>
    </w:r>
    <w:r>
      <w:instrText xml:space="preserve"> STYLEREF  Client  \* MERGEFORMAT </w:instrText>
    </w:r>
    <w:r>
      <w:fldChar w:fldCharType="separate"/>
    </w:r>
    <w:r w:rsidR="00C46482">
      <w:t>[Client]</w:t>
    </w:r>
    <w:r>
      <w:fldChar w:fldCharType="end"/>
    </w:r>
    <w:r w:rsidR="00A627D0">
      <w:t>.</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591F11" w:rsidRDefault="00642422" w:rsidP="005C19C0">
    <w:pPr>
      <w:pStyle w:val="Header"/>
      <w:jc w:val="left"/>
    </w:pPr>
    <w:r>
      <w:fldChar w:fldCharType="begin"/>
    </w:r>
    <w:r>
      <w:instrText xml:space="preserve"> STYLEREF  Title  \* MERGEFORMAT </w:instrText>
    </w:r>
    <w:r w:rsidR="00C46482">
      <w:fldChar w:fldCharType="separate"/>
    </w:r>
    <w:r w:rsidR="00C46482">
      <w:t>Irrigating peas for optimal yields</w:t>
    </w:r>
    <w:r>
      <w:fldChar w:fldCharType="end"/>
    </w:r>
    <w:r w:rsidR="00A627D0">
      <w:t xml:space="preserve">. </w:t>
    </w:r>
    <w:r>
      <w:fldChar w:fldCharType="begin"/>
    </w:r>
    <w:r>
      <w:instrText xml:space="preserve"> STYLEREF  "Cover month"  \* MERGEFORMAT </w:instrText>
    </w:r>
    <w:r>
      <w:fldChar w:fldCharType="separate"/>
    </w:r>
    <w:r w:rsidR="00C46482">
      <w:t>[Month Year]</w:t>
    </w:r>
    <w:r>
      <w:fldChar w:fldCharType="end"/>
    </w:r>
    <w:r w:rsidR="00A627D0">
      <w:t xml:space="preserve">. </w:t>
    </w:r>
    <w:r>
      <w:fldChar w:fldCharType="begin"/>
    </w:r>
    <w:r>
      <w:instrText xml:space="preserve"> STYLEREF  "Cover SPTS no"  \* MERGEFORMAT </w:instrText>
    </w:r>
    <w:r>
      <w:fldChar w:fldCharType="separate"/>
    </w:r>
    <w:r w:rsidR="00C46482">
      <w:t>PFR SPTS No. [SPTS]</w:t>
    </w:r>
    <w:r>
      <w:fldChar w:fldCharType="end"/>
    </w:r>
    <w:r w:rsidR="00A627D0" w:rsidRPr="00806993">
      <w:t xml:space="preserve">. This report is confidential to </w:t>
    </w:r>
    <w:r>
      <w:fldChar w:fldCharType="begin"/>
    </w:r>
    <w:r>
      <w:instrText xml:space="preserve"> STYLEREF  Clien</w:instrText>
    </w:r>
    <w:r>
      <w:instrText xml:space="preserve">t  \* MERGEFORMAT </w:instrText>
    </w:r>
    <w:r>
      <w:fldChar w:fldCharType="separate"/>
    </w:r>
    <w:r w:rsidR="00C46482">
      <w:t>[Client]</w:t>
    </w:r>
    <w:r>
      <w:fldChar w:fldCharType="end"/>
    </w:r>
    <w:r w:rsidR="00A627D0">
      <w:t>.</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6164F3" w:rsidRDefault="00A627D0" w:rsidP="005D1DE5">
    <w:pPr>
      <w:pStyle w:val="Header"/>
    </w:pPr>
    <w:r>
      <w:rPr>
        <w:lang w:eastAsia="en-NZ"/>
      </w:rPr>
      <w:drawing>
        <wp:anchor distT="0" distB="0" distL="114300" distR="114300" simplePos="0" relativeHeight="251658240" behindDoc="0" locked="0" layoutInCell="1" allowOverlap="1" wp14:anchorId="24888A1B" wp14:editId="2170FEDF">
          <wp:simplePos x="0" y="0"/>
          <wp:positionH relativeFrom="column">
            <wp:posOffset>-904875</wp:posOffset>
          </wp:positionH>
          <wp:positionV relativeFrom="paragraph">
            <wp:posOffset>-453390</wp:posOffset>
          </wp:positionV>
          <wp:extent cx="7548840" cy="1072908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fldmg\AppData\Local\Microsoft\Windows\INetCache\Content.Word\back-cover-lilac.jpg"/>
                  <pic:cNvPicPr>
                    <a:picLocks noChangeAspect="1" noChangeArrowheads="1"/>
                  </pic:cNvPicPr>
                </pic:nvPicPr>
                <pic:blipFill>
                  <a:blip r:embed="rId1"/>
                  <a:stretch>
                    <a:fillRect/>
                  </a:stretch>
                </pic:blipFill>
                <pic:spPr bwMode="auto">
                  <a:xfrm>
                    <a:off x="0" y="0"/>
                    <a:ext cx="7548840" cy="1072908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04E05"/>
    <w:multiLevelType w:val="multilevel"/>
    <w:tmpl w:val="965491E8"/>
    <w:lvl w:ilvl="0">
      <w:start w:val="1"/>
      <w:numFmt w:val="decimal"/>
      <w:lvlRestart w:val="0"/>
      <w:pStyle w:val="ListNumber"/>
      <w:lvlText w:val="%1."/>
      <w:lvlJc w:val="left"/>
      <w:pPr>
        <w:ind w:left="680" w:hanging="340"/>
      </w:pPr>
      <w:rPr>
        <w:rFonts w:ascii="Arial" w:hAnsi="Arial" w:cs="Arial" w:hint="default"/>
        <w:b w:val="0"/>
        <w:i w:val="0"/>
        <w:sz w:val="20"/>
        <w:szCs w:val="22"/>
      </w:rPr>
    </w:lvl>
    <w:lvl w:ilvl="1">
      <w:start w:val="1"/>
      <w:numFmt w:val="lowerLetter"/>
      <w:pStyle w:val="ListNumber2"/>
      <w:lvlText w:val="%2."/>
      <w:lvlJc w:val="left"/>
      <w:pPr>
        <w:ind w:left="1134" w:hanging="454"/>
      </w:pPr>
      <w:rPr>
        <w:rFonts w:ascii="Arial" w:hAnsi="Arial" w:cs="Arial" w:hint="default"/>
        <w:b w:val="0"/>
        <w:i w:val="0"/>
        <w:sz w:val="20"/>
        <w:szCs w:val="22"/>
      </w:rPr>
    </w:lvl>
    <w:lvl w:ilvl="2">
      <w:start w:val="1"/>
      <w:numFmt w:val="lowerRoman"/>
      <w:pStyle w:val="ListNumber3"/>
      <w:lvlText w:val="%3."/>
      <w:lvlJc w:val="left"/>
      <w:pPr>
        <w:ind w:left="1531" w:hanging="397"/>
      </w:pPr>
      <w:rPr>
        <w:rFonts w:ascii="Arial" w:hAnsi="Arial" w:cs="Arial" w:hint="default"/>
        <w:b w:val="0"/>
        <w:i w:val="0"/>
        <w:sz w:val="20"/>
        <w:szCs w:val="22"/>
      </w:rPr>
    </w:lvl>
    <w:lvl w:ilvl="3">
      <w:start w:val="1"/>
      <w:numFmt w:val="decimal"/>
      <w:pStyle w:val="ListNumber4"/>
      <w:lvlText w:val="%4."/>
      <w:lvlJc w:val="left"/>
      <w:pPr>
        <w:ind w:left="3175" w:hanging="907"/>
      </w:pPr>
      <w:rPr>
        <w:rFonts w:ascii="Arial" w:hAnsi="Arial" w:cs="Arial" w:hint="default"/>
        <w:b w:val="0"/>
        <w:i w:val="0"/>
        <w:sz w:val="20"/>
        <w:szCs w:val="22"/>
      </w:rPr>
    </w:lvl>
    <w:lvl w:ilvl="4">
      <w:start w:val="1"/>
      <w:numFmt w:val="lowerLetter"/>
      <w:pStyle w:val="ListNumber5"/>
      <w:lvlText w:val="%5."/>
      <w:lvlJc w:val="left"/>
      <w:pPr>
        <w:ind w:left="4366" w:hanging="1191"/>
      </w:pPr>
      <w:rPr>
        <w:rFonts w:ascii="Arial" w:hAnsi="Arial" w:hint="default"/>
        <w:sz w:val="20"/>
      </w:rPr>
    </w:lvl>
    <w:lvl w:ilvl="5">
      <w:start w:val="1"/>
      <w:numFmt w:val="lowerRoman"/>
      <w:lvlText w:val="%6."/>
      <w:lvlJc w:val="left"/>
      <w:pPr>
        <w:ind w:left="4876" w:hanging="510"/>
      </w:pPr>
      <w:rPr>
        <w:rFonts w:ascii="Arial Narrow" w:hAnsi="Arial Narrow" w:hint="default"/>
        <w:sz w:val="22"/>
      </w:rPr>
    </w:lvl>
    <w:lvl w:ilvl="6">
      <w:start w:val="1"/>
      <w:numFmt w:val="decimal"/>
      <w:lvlText w:val="%7."/>
      <w:lvlJc w:val="left"/>
      <w:pPr>
        <w:ind w:left="5438" w:hanging="562"/>
      </w:pPr>
      <w:rPr>
        <w:rFonts w:ascii="Arial Narrow" w:hAnsi="Arial Narrow" w:hint="default"/>
        <w:sz w:val="22"/>
      </w:rPr>
    </w:lvl>
    <w:lvl w:ilvl="7">
      <w:start w:val="1"/>
      <w:numFmt w:val="lowerLetter"/>
      <w:lvlText w:val="%8."/>
      <w:lvlJc w:val="left"/>
      <w:pPr>
        <w:ind w:left="6158" w:hanging="720"/>
      </w:pPr>
      <w:rPr>
        <w:rFonts w:ascii="Arial Narrow" w:hAnsi="Arial Narrow" w:hint="default"/>
        <w:sz w:val="22"/>
      </w:rPr>
    </w:lvl>
    <w:lvl w:ilvl="8">
      <w:start w:val="1"/>
      <w:numFmt w:val="lowerRoman"/>
      <w:lvlText w:val="%9."/>
      <w:lvlJc w:val="left"/>
      <w:pPr>
        <w:ind w:left="6878" w:hanging="720"/>
      </w:pPr>
      <w:rPr>
        <w:rFonts w:ascii="Arial Narrow" w:hAnsi="Arial Narrow" w:hint="default"/>
        <w:sz w:val="22"/>
      </w:rPr>
    </w:lvl>
  </w:abstractNum>
  <w:abstractNum w:abstractNumId="1" w15:restartNumberingAfterBreak="0">
    <w:nsid w:val="01F95755"/>
    <w:multiLevelType w:val="hybridMultilevel"/>
    <w:tmpl w:val="C082ABE6"/>
    <w:lvl w:ilvl="0" w:tplc="F4725840">
      <w:start w:val="1"/>
      <w:numFmt w:val="bullet"/>
      <w:lvlText w:val=""/>
      <w:lvlJc w:val="left"/>
      <w:pPr>
        <w:ind w:left="1571" w:hanging="360"/>
      </w:pPr>
      <w:rPr>
        <w:rFonts w:ascii="Symbol" w:hAnsi="Symbol" w:hint="default"/>
      </w:rPr>
    </w:lvl>
    <w:lvl w:ilvl="1" w:tplc="14090003" w:tentative="1">
      <w:start w:val="1"/>
      <w:numFmt w:val="bullet"/>
      <w:lvlText w:val="o"/>
      <w:lvlJc w:val="left"/>
      <w:pPr>
        <w:ind w:left="2291" w:hanging="360"/>
      </w:pPr>
      <w:rPr>
        <w:rFonts w:ascii="Courier New" w:hAnsi="Courier New" w:cs="Courier New" w:hint="default"/>
      </w:rPr>
    </w:lvl>
    <w:lvl w:ilvl="2" w:tplc="14090005" w:tentative="1">
      <w:start w:val="1"/>
      <w:numFmt w:val="bullet"/>
      <w:lvlText w:val=""/>
      <w:lvlJc w:val="left"/>
      <w:pPr>
        <w:ind w:left="3011" w:hanging="360"/>
      </w:pPr>
      <w:rPr>
        <w:rFonts w:ascii="Wingdings" w:hAnsi="Wingdings" w:hint="default"/>
      </w:rPr>
    </w:lvl>
    <w:lvl w:ilvl="3" w:tplc="14090001" w:tentative="1">
      <w:start w:val="1"/>
      <w:numFmt w:val="bullet"/>
      <w:lvlText w:val=""/>
      <w:lvlJc w:val="left"/>
      <w:pPr>
        <w:ind w:left="3731" w:hanging="360"/>
      </w:pPr>
      <w:rPr>
        <w:rFonts w:ascii="Symbol" w:hAnsi="Symbol" w:hint="default"/>
      </w:rPr>
    </w:lvl>
    <w:lvl w:ilvl="4" w:tplc="14090003" w:tentative="1">
      <w:start w:val="1"/>
      <w:numFmt w:val="bullet"/>
      <w:lvlText w:val="o"/>
      <w:lvlJc w:val="left"/>
      <w:pPr>
        <w:ind w:left="4451" w:hanging="360"/>
      </w:pPr>
      <w:rPr>
        <w:rFonts w:ascii="Courier New" w:hAnsi="Courier New" w:cs="Courier New" w:hint="default"/>
      </w:rPr>
    </w:lvl>
    <w:lvl w:ilvl="5" w:tplc="14090005" w:tentative="1">
      <w:start w:val="1"/>
      <w:numFmt w:val="bullet"/>
      <w:lvlText w:val=""/>
      <w:lvlJc w:val="left"/>
      <w:pPr>
        <w:ind w:left="5171" w:hanging="360"/>
      </w:pPr>
      <w:rPr>
        <w:rFonts w:ascii="Wingdings" w:hAnsi="Wingdings" w:hint="default"/>
      </w:rPr>
    </w:lvl>
    <w:lvl w:ilvl="6" w:tplc="14090001" w:tentative="1">
      <w:start w:val="1"/>
      <w:numFmt w:val="bullet"/>
      <w:lvlText w:val=""/>
      <w:lvlJc w:val="left"/>
      <w:pPr>
        <w:ind w:left="5891" w:hanging="360"/>
      </w:pPr>
      <w:rPr>
        <w:rFonts w:ascii="Symbol" w:hAnsi="Symbol" w:hint="default"/>
      </w:rPr>
    </w:lvl>
    <w:lvl w:ilvl="7" w:tplc="14090003" w:tentative="1">
      <w:start w:val="1"/>
      <w:numFmt w:val="bullet"/>
      <w:lvlText w:val="o"/>
      <w:lvlJc w:val="left"/>
      <w:pPr>
        <w:ind w:left="6611" w:hanging="360"/>
      </w:pPr>
      <w:rPr>
        <w:rFonts w:ascii="Courier New" w:hAnsi="Courier New" w:cs="Courier New" w:hint="default"/>
      </w:rPr>
    </w:lvl>
    <w:lvl w:ilvl="8" w:tplc="14090005" w:tentative="1">
      <w:start w:val="1"/>
      <w:numFmt w:val="bullet"/>
      <w:lvlText w:val=""/>
      <w:lvlJc w:val="left"/>
      <w:pPr>
        <w:ind w:left="7331" w:hanging="360"/>
      </w:pPr>
      <w:rPr>
        <w:rFonts w:ascii="Wingdings" w:hAnsi="Wingdings" w:hint="default"/>
      </w:rPr>
    </w:lvl>
  </w:abstractNum>
  <w:abstractNum w:abstractNumId="2" w15:restartNumberingAfterBreak="0">
    <w:nsid w:val="17EB4228"/>
    <w:multiLevelType w:val="multilevel"/>
    <w:tmpl w:val="6D98E5E8"/>
    <w:lvl w:ilvl="0">
      <w:start w:val="1"/>
      <w:numFmt w:val="bullet"/>
      <w:lvlText w:val=""/>
      <w:lvlJc w:val="left"/>
      <w:pPr>
        <w:tabs>
          <w:tab w:val="num" w:pos="213"/>
        </w:tabs>
        <w:ind w:left="213" w:hanging="397"/>
      </w:pPr>
      <w:rPr>
        <w:rFonts w:ascii="Symbol" w:hAnsi="Symbol" w:hint="default"/>
        <w:sz w:val="22"/>
        <w:szCs w:val="22"/>
      </w:rPr>
    </w:lvl>
    <w:lvl w:ilvl="1">
      <w:start w:val="1"/>
      <w:numFmt w:val="bullet"/>
      <w:lvlText w:val=""/>
      <w:lvlJc w:val="left"/>
      <w:pPr>
        <w:tabs>
          <w:tab w:val="num" w:pos="610"/>
        </w:tabs>
        <w:ind w:left="610" w:hanging="397"/>
      </w:pPr>
      <w:rPr>
        <w:rFonts w:ascii="Symbol" w:hAnsi="Symbol" w:hint="default"/>
        <w:sz w:val="22"/>
      </w:rPr>
    </w:lvl>
    <w:lvl w:ilvl="2">
      <w:start w:val="1"/>
      <w:numFmt w:val="bullet"/>
      <w:lvlText w:val=""/>
      <w:lvlJc w:val="left"/>
      <w:pPr>
        <w:tabs>
          <w:tab w:val="num" w:pos="1007"/>
        </w:tabs>
        <w:ind w:left="1007" w:hanging="397"/>
      </w:pPr>
      <w:rPr>
        <w:rFonts w:ascii="Symbol" w:hAnsi="Symbol" w:hint="default"/>
        <w:sz w:val="22"/>
      </w:rPr>
    </w:lvl>
    <w:lvl w:ilvl="3">
      <w:start w:val="1"/>
      <w:numFmt w:val="bullet"/>
      <w:pStyle w:val="ListBullet4"/>
      <w:lvlText w:val=""/>
      <w:lvlJc w:val="left"/>
      <w:pPr>
        <w:tabs>
          <w:tab w:val="num" w:pos="1007"/>
        </w:tabs>
        <w:ind w:left="1007" w:hanging="397"/>
      </w:pPr>
      <w:rPr>
        <w:rFonts w:ascii="Symbol" w:hAnsi="Symbol" w:hint="default"/>
        <w:sz w:val="22"/>
      </w:rPr>
    </w:lvl>
    <w:lvl w:ilvl="4">
      <w:start w:val="1"/>
      <w:numFmt w:val="bullet"/>
      <w:pStyle w:val="ListBullet5"/>
      <w:lvlText w:val=""/>
      <w:lvlJc w:val="left"/>
      <w:pPr>
        <w:tabs>
          <w:tab w:val="num" w:pos="1007"/>
        </w:tabs>
        <w:ind w:left="1007" w:hanging="397"/>
      </w:pPr>
      <w:rPr>
        <w:rFonts w:ascii="Symbol" w:hAnsi="Symbol" w:hint="default"/>
        <w:sz w:val="22"/>
      </w:rPr>
    </w:lvl>
    <w:lvl w:ilvl="5">
      <w:start w:val="1"/>
      <w:numFmt w:val="none"/>
      <w:lvlText w:val="%1"/>
      <w:lvlJc w:val="left"/>
      <w:pPr>
        <w:tabs>
          <w:tab w:val="num" w:pos="400"/>
        </w:tabs>
        <w:ind w:left="400" w:hanging="1151"/>
      </w:pPr>
      <w:rPr>
        <w:rFonts w:ascii="Arial Narrow" w:hAnsi="Arial Narrow" w:hint="default"/>
        <w:sz w:val="22"/>
      </w:rPr>
    </w:lvl>
    <w:lvl w:ilvl="6">
      <w:start w:val="1"/>
      <w:numFmt w:val="none"/>
      <w:lvlText w:val="%1"/>
      <w:lvlJc w:val="left"/>
      <w:pPr>
        <w:tabs>
          <w:tab w:val="num" w:pos="547"/>
        </w:tabs>
        <w:ind w:left="547" w:hanging="1298"/>
      </w:pPr>
      <w:rPr>
        <w:rFonts w:ascii="Arial Narrow" w:hAnsi="Arial Narrow" w:hint="default"/>
        <w:sz w:val="22"/>
      </w:rPr>
    </w:lvl>
    <w:lvl w:ilvl="7">
      <w:start w:val="1"/>
      <w:numFmt w:val="none"/>
      <w:lvlText w:val="%1"/>
      <w:lvlJc w:val="left"/>
      <w:pPr>
        <w:tabs>
          <w:tab w:val="num" w:pos="689"/>
        </w:tabs>
        <w:ind w:left="689" w:hanging="1440"/>
      </w:pPr>
      <w:rPr>
        <w:rFonts w:ascii="Arial Narrow" w:hAnsi="Arial Narrow" w:hint="default"/>
        <w:sz w:val="22"/>
      </w:rPr>
    </w:lvl>
    <w:lvl w:ilvl="8">
      <w:start w:val="1"/>
      <w:numFmt w:val="none"/>
      <w:lvlText w:val="%1"/>
      <w:lvlJc w:val="left"/>
      <w:pPr>
        <w:tabs>
          <w:tab w:val="num" w:pos="831"/>
        </w:tabs>
        <w:ind w:left="831" w:hanging="1582"/>
      </w:pPr>
      <w:rPr>
        <w:rFonts w:ascii="Arial Narrow" w:hAnsi="Arial Narrow" w:hint="default"/>
        <w:sz w:val="22"/>
      </w:rPr>
    </w:lvl>
  </w:abstractNum>
  <w:abstractNum w:abstractNumId="3" w15:restartNumberingAfterBreak="0">
    <w:nsid w:val="1DEC1202"/>
    <w:multiLevelType w:val="multilevel"/>
    <w:tmpl w:val="0460168A"/>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left"/>
      <w:pPr>
        <w:ind w:left="851" w:hanging="851"/>
      </w:pPr>
      <w:rPr>
        <w:rFonts w:hint="default"/>
      </w:rPr>
    </w:lvl>
  </w:abstractNum>
  <w:abstractNum w:abstractNumId="4" w15:restartNumberingAfterBreak="0">
    <w:nsid w:val="316C4BA4"/>
    <w:multiLevelType w:val="multilevel"/>
    <w:tmpl w:val="1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3E9338E"/>
    <w:multiLevelType w:val="hybridMultilevel"/>
    <w:tmpl w:val="81F2B8E0"/>
    <w:lvl w:ilvl="0" w:tplc="14090001">
      <w:numFmt w:val="bullet"/>
      <w:lvlText w:val=""/>
      <w:lvlJc w:val="left"/>
      <w:pPr>
        <w:ind w:left="720" w:hanging="360"/>
      </w:pPr>
      <w:rPr>
        <w:rFonts w:ascii="Symbol" w:eastAsia="Times New Roman"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88349C0"/>
    <w:multiLevelType w:val="multilevel"/>
    <w:tmpl w:val="E5DCE432"/>
    <w:styleLink w:val="Bullets"/>
    <w:lvl w:ilvl="0">
      <w:start w:val="1"/>
      <w:numFmt w:val="bullet"/>
      <w:lvlText w:val=""/>
      <w:lvlJc w:val="left"/>
      <w:pPr>
        <w:ind w:left="360" w:hanging="360"/>
      </w:pPr>
      <w:rPr>
        <w:rFonts w:ascii="Wingdings 2" w:hAnsi="Wingdings 2"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40D14F23"/>
    <w:multiLevelType w:val="hybridMultilevel"/>
    <w:tmpl w:val="74881A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493D72D7"/>
    <w:multiLevelType w:val="multilevel"/>
    <w:tmpl w:val="0510B5DC"/>
    <w:lvl w:ilvl="0">
      <w:start w:val="1"/>
      <w:numFmt w:val="decimal"/>
      <w:pStyle w:val="TableTextNumbering"/>
      <w:lvlText w:val="%1."/>
      <w:lvlJc w:val="left"/>
      <w:pPr>
        <w:ind w:left="360" w:hanging="360"/>
      </w:pPr>
      <w:rPr>
        <w:rFonts w:ascii="Arial" w:hAnsi="Arial" w:hint="default"/>
        <w:b w:val="0"/>
        <w:i w:val="0"/>
        <w:color w:val="auto"/>
        <w:sz w:val="18"/>
        <w:szCs w:val="22"/>
        <w:u w:val="none"/>
      </w:rPr>
    </w:lvl>
    <w:lvl w:ilvl="1">
      <w:start w:val="1"/>
      <w:numFmt w:val="decimal"/>
      <w:lvlText w:val="%1.%2"/>
      <w:lvlJc w:val="left"/>
      <w:pPr>
        <w:tabs>
          <w:tab w:val="num" w:pos="578"/>
        </w:tabs>
        <w:ind w:left="578" w:hanging="578"/>
      </w:pPr>
      <w:rPr>
        <w:rFonts w:ascii="Arial Narrow" w:hAnsi="Arial Narrow" w:hint="default"/>
        <w:sz w:val="22"/>
      </w:rPr>
    </w:lvl>
    <w:lvl w:ilvl="2">
      <w:start w:val="1"/>
      <w:numFmt w:val="decimal"/>
      <w:lvlText w:val="%1.%2.%3"/>
      <w:lvlJc w:val="left"/>
      <w:pPr>
        <w:tabs>
          <w:tab w:val="num" w:pos="720"/>
        </w:tabs>
        <w:ind w:left="720" w:hanging="720"/>
      </w:pPr>
      <w:rPr>
        <w:rFonts w:ascii="Arial Narrow" w:hAnsi="Arial Narrow" w:hint="default"/>
        <w:sz w:val="22"/>
      </w:rPr>
    </w:lvl>
    <w:lvl w:ilvl="3">
      <w:start w:val="1"/>
      <w:numFmt w:val="decimal"/>
      <w:lvlText w:val="%1.%2.%3.%4"/>
      <w:lvlJc w:val="left"/>
      <w:pPr>
        <w:tabs>
          <w:tab w:val="num" w:pos="862"/>
        </w:tabs>
        <w:ind w:left="862" w:hanging="862"/>
      </w:pPr>
      <w:rPr>
        <w:rFonts w:ascii="Arial Narrow" w:hAnsi="Arial Narrow" w:hint="default"/>
        <w:sz w:val="22"/>
      </w:rPr>
    </w:lvl>
    <w:lvl w:ilvl="4">
      <w:start w:val="1"/>
      <w:numFmt w:val="decimal"/>
      <w:lvlText w:val="%1.%2.%3.%4.%5"/>
      <w:lvlJc w:val="left"/>
      <w:pPr>
        <w:tabs>
          <w:tab w:val="num" w:pos="1009"/>
        </w:tabs>
        <w:ind w:left="1009" w:hanging="1009"/>
      </w:pPr>
      <w:rPr>
        <w:rFonts w:ascii="Arial Narrow" w:hAnsi="Arial Narrow" w:hint="default"/>
        <w:sz w:val="22"/>
      </w:rPr>
    </w:lvl>
    <w:lvl w:ilvl="5">
      <w:start w:val="1"/>
      <w:numFmt w:val="decimal"/>
      <w:lvlText w:val="%1.%2.%3.%4.%5.%6"/>
      <w:lvlJc w:val="left"/>
      <w:pPr>
        <w:tabs>
          <w:tab w:val="num" w:pos="1151"/>
        </w:tabs>
        <w:ind w:left="1151" w:hanging="1151"/>
      </w:pPr>
      <w:rPr>
        <w:rFonts w:ascii="Arial Narrow" w:hAnsi="Arial Narrow" w:hint="default"/>
        <w:sz w:val="22"/>
      </w:rPr>
    </w:lvl>
    <w:lvl w:ilvl="6">
      <w:start w:val="1"/>
      <w:numFmt w:val="decimal"/>
      <w:lvlText w:val="%1.%2.%3.%4.%5.%6.%7"/>
      <w:lvlJc w:val="left"/>
      <w:pPr>
        <w:tabs>
          <w:tab w:val="num" w:pos="1298"/>
        </w:tabs>
        <w:ind w:left="1298" w:hanging="1298"/>
      </w:pPr>
      <w:rPr>
        <w:rFonts w:ascii="Arial Narrow" w:hAnsi="Arial Narrow" w:hint="default"/>
        <w:sz w:val="22"/>
      </w:rPr>
    </w:lvl>
    <w:lvl w:ilvl="7">
      <w:start w:val="1"/>
      <w:numFmt w:val="decimal"/>
      <w:lvlText w:val="%1.%2.%3.%4.%5.%6.%7.%8"/>
      <w:lvlJc w:val="left"/>
      <w:pPr>
        <w:tabs>
          <w:tab w:val="num" w:pos="1440"/>
        </w:tabs>
        <w:ind w:left="1440" w:hanging="1440"/>
      </w:pPr>
      <w:rPr>
        <w:rFonts w:ascii="Arial Narrow" w:hAnsi="Arial Narrow" w:hint="default"/>
        <w:sz w:val="22"/>
      </w:rPr>
    </w:lvl>
    <w:lvl w:ilvl="8">
      <w:start w:val="1"/>
      <w:numFmt w:val="decimal"/>
      <w:lvlText w:val="%1.%2.%3.%4.%5.%6.%7.%8.%9"/>
      <w:lvlJc w:val="left"/>
      <w:pPr>
        <w:tabs>
          <w:tab w:val="num" w:pos="1582"/>
        </w:tabs>
        <w:ind w:left="1582" w:hanging="1582"/>
      </w:pPr>
      <w:rPr>
        <w:rFonts w:ascii="Arial Narrow" w:hAnsi="Arial Narrow" w:hint="default"/>
        <w:sz w:val="22"/>
      </w:rPr>
    </w:lvl>
  </w:abstractNum>
  <w:abstractNum w:abstractNumId="9" w15:restartNumberingAfterBreak="0">
    <w:nsid w:val="49A16263"/>
    <w:multiLevelType w:val="hybridMultilevel"/>
    <w:tmpl w:val="53FA0B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C43754F"/>
    <w:multiLevelType w:val="hybridMultilevel"/>
    <w:tmpl w:val="7DD86152"/>
    <w:lvl w:ilvl="0" w:tplc="03E6D2B2">
      <w:start w:val="1"/>
      <w:numFmt w:val="bullet"/>
      <w:pStyle w:val="TableTextBullets"/>
      <w:lvlText w:val=""/>
      <w:lvlJc w:val="left"/>
      <w:pPr>
        <w:ind w:left="360" w:hanging="360"/>
      </w:pPr>
      <w:rPr>
        <w:rFonts w:ascii="Symbol" w:hAnsi="Symbol" w:hint="default"/>
      </w:rPr>
    </w:lvl>
    <w:lvl w:ilvl="1" w:tplc="0C9E6F08" w:tentative="1">
      <w:start w:val="1"/>
      <w:numFmt w:val="bullet"/>
      <w:lvlText w:val="o"/>
      <w:lvlJc w:val="left"/>
      <w:pPr>
        <w:tabs>
          <w:tab w:val="num" w:pos="1440"/>
        </w:tabs>
        <w:ind w:left="1440" w:hanging="360"/>
      </w:pPr>
      <w:rPr>
        <w:rFonts w:ascii="Courier New" w:hAnsi="Courier New" w:cs="Courier New" w:hint="default"/>
      </w:rPr>
    </w:lvl>
    <w:lvl w:ilvl="2" w:tplc="F85EB4C2" w:tentative="1">
      <w:start w:val="1"/>
      <w:numFmt w:val="bullet"/>
      <w:lvlText w:val=""/>
      <w:lvlJc w:val="left"/>
      <w:pPr>
        <w:tabs>
          <w:tab w:val="num" w:pos="2160"/>
        </w:tabs>
        <w:ind w:left="2160" w:hanging="360"/>
      </w:pPr>
      <w:rPr>
        <w:rFonts w:ascii="Wingdings" w:hAnsi="Wingdings" w:hint="default"/>
      </w:rPr>
    </w:lvl>
    <w:lvl w:ilvl="3" w:tplc="03CC1A3C" w:tentative="1">
      <w:start w:val="1"/>
      <w:numFmt w:val="bullet"/>
      <w:lvlText w:val=""/>
      <w:lvlJc w:val="left"/>
      <w:pPr>
        <w:tabs>
          <w:tab w:val="num" w:pos="2880"/>
        </w:tabs>
        <w:ind w:left="2880" w:hanging="360"/>
      </w:pPr>
      <w:rPr>
        <w:rFonts w:ascii="Symbol" w:hAnsi="Symbol" w:hint="default"/>
      </w:rPr>
    </w:lvl>
    <w:lvl w:ilvl="4" w:tplc="BADE4F9C" w:tentative="1">
      <w:start w:val="1"/>
      <w:numFmt w:val="bullet"/>
      <w:lvlText w:val="o"/>
      <w:lvlJc w:val="left"/>
      <w:pPr>
        <w:tabs>
          <w:tab w:val="num" w:pos="3600"/>
        </w:tabs>
        <w:ind w:left="3600" w:hanging="360"/>
      </w:pPr>
      <w:rPr>
        <w:rFonts w:ascii="Courier New" w:hAnsi="Courier New" w:cs="Courier New" w:hint="default"/>
      </w:rPr>
    </w:lvl>
    <w:lvl w:ilvl="5" w:tplc="66B6B338" w:tentative="1">
      <w:start w:val="1"/>
      <w:numFmt w:val="bullet"/>
      <w:lvlText w:val=""/>
      <w:lvlJc w:val="left"/>
      <w:pPr>
        <w:tabs>
          <w:tab w:val="num" w:pos="4320"/>
        </w:tabs>
        <w:ind w:left="4320" w:hanging="360"/>
      </w:pPr>
      <w:rPr>
        <w:rFonts w:ascii="Wingdings" w:hAnsi="Wingdings" w:hint="default"/>
      </w:rPr>
    </w:lvl>
    <w:lvl w:ilvl="6" w:tplc="D95A0124" w:tentative="1">
      <w:start w:val="1"/>
      <w:numFmt w:val="bullet"/>
      <w:lvlText w:val=""/>
      <w:lvlJc w:val="left"/>
      <w:pPr>
        <w:tabs>
          <w:tab w:val="num" w:pos="5040"/>
        </w:tabs>
        <w:ind w:left="5040" w:hanging="360"/>
      </w:pPr>
      <w:rPr>
        <w:rFonts w:ascii="Symbol" w:hAnsi="Symbol" w:hint="default"/>
      </w:rPr>
    </w:lvl>
    <w:lvl w:ilvl="7" w:tplc="2146D924" w:tentative="1">
      <w:start w:val="1"/>
      <w:numFmt w:val="bullet"/>
      <w:lvlText w:val="o"/>
      <w:lvlJc w:val="left"/>
      <w:pPr>
        <w:tabs>
          <w:tab w:val="num" w:pos="5760"/>
        </w:tabs>
        <w:ind w:left="5760" w:hanging="360"/>
      </w:pPr>
      <w:rPr>
        <w:rFonts w:ascii="Courier New" w:hAnsi="Courier New" w:cs="Courier New" w:hint="default"/>
      </w:rPr>
    </w:lvl>
    <w:lvl w:ilvl="8" w:tplc="E07A5404"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4686922"/>
    <w:multiLevelType w:val="hybridMultilevel"/>
    <w:tmpl w:val="575AB058"/>
    <w:lvl w:ilvl="0" w:tplc="A2B2F5CC">
      <w:start w:val="1"/>
      <w:numFmt w:val="bullet"/>
      <w:lvlText w:val=""/>
      <w:lvlJc w:val="left"/>
      <w:pPr>
        <w:ind w:left="927" w:hanging="360"/>
      </w:pPr>
      <w:rPr>
        <w:rFonts w:ascii="Symbol" w:hAnsi="Symbol" w:hint="default"/>
      </w:rPr>
    </w:lvl>
    <w:lvl w:ilvl="1" w:tplc="14090003" w:tentative="1">
      <w:start w:val="1"/>
      <w:numFmt w:val="bullet"/>
      <w:lvlText w:val="o"/>
      <w:lvlJc w:val="left"/>
      <w:pPr>
        <w:ind w:left="2404" w:hanging="360"/>
      </w:pPr>
      <w:rPr>
        <w:rFonts w:ascii="Courier New" w:hAnsi="Courier New" w:cs="Courier New" w:hint="default"/>
      </w:rPr>
    </w:lvl>
    <w:lvl w:ilvl="2" w:tplc="843EB9A2">
      <w:start w:val="1"/>
      <w:numFmt w:val="bullet"/>
      <w:lvlText w:val=""/>
      <w:lvlJc w:val="left"/>
      <w:pPr>
        <w:ind w:left="3124" w:hanging="360"/>
      </w:pPr>
      <w:rPr>
        <w:rFonts w:ascii="Wingdings" w:hAnsi="Wingdings" w:hint="default"/>
      </w:rPr>
    </w:lvl>
    <w:lvl w:ilvl="3" w:tplc="14090001" w:tentative="1">
      <w:start w:val="1"/>
      <w:numFmt w:val="bullet"/>
      <w:lvlText w:val=""/>
      <w:lvlJc w:val="left"/>
      <w:pPr>
        <w:ind w:left="3844" w:hanging="360"/>
      </w:pPr>
      <w:rPr>
        <w:rFonts w:ascii="Symbol" w:hAnsi="Symbol" w:hint="default"/>
      </w:rPr>
    </w:lvl>
    <w:lvl w:ilvl="4" w:tplc="14090003" w:tentative="1">
      <w:start w:val="1"/>
      <w:numFmt w:val="bullet"/>
      <w:lvlText w:val="o"/>
      <w:lvlJc w:val="left"/>
      <w:pPr>
        <w:ind w:left="4564" w:hanging="360"/>
      </w:pPr>
      <w:rPr>
        <w:rFonts w:ascii="Courier New" w:hAnsi="Courier New" w:cs="Courier New" w:hint="default"/>
      </w:rPr>
    </w:lvl>
    <w:lvl w:ilvl="5" w:tplc="14090005" w:tentative="1">
      <w:start w:val="1"/>
      <w:numFmt w:val="bullet"/>
      <w:lvlText w:val=""/>
      <w:lvlJc w:val="left"/>
      <w:pPr>
        <w:ind w:left="5284" w:hanging="360"/>
      </w:pPr>
      <w:rPr>
        <w:rFonts w:ascii="Wingdings" w:hAnsi="Wingdings" w:hint="default"/>
      </w:rPr>
    </w:lvl>
    <w:lvl w:ilvl="6" w:tplc="14090001" w:tentative="1">
      <w:start w:val="1"/>
      <w:numFmt w:val="bullet"/>
      <w:lvlText w:val=""/>
      <w:lvlJc w:val="left"/>
      <w:pPr>
        <w:ind w:left="6004" w:hanging="360"/>
      </w:pPr>
      <w:rPr>
        <w:rFonts w:ascii="Symbol" w:hAnsi="Symbol" w:hint="default"/>
      </w:rPr>
    </w:lvl>
    <w:lvl w:ilvl="7" w:tplc="14090003" w:tentative="1">
      <w:start w:val="1"/>
      <w:numFmt w:val="bullet"/>
      <w:lvlText w:val="o"/>
      <w:lvlJc w:val="left"/>
      <w:pPr>
        <w:ind w:left="6724" w:hanging="360"/>
      </w:pPr>
      <w:rPr>
        <w:rFonts w:ascii="Courier New" w:hAnsi="Courier New" w:cs="Courier New" w:hint="default"/>
      </w:rPr>
    </w:lvl>
    <w:lvl w:ilvl="8" w:tplc="14090005" w:tentative="1">
      <w:start w:val="1"/>
      <w:numFmt w:val="bullet"/>
      <w:lvlText w:val=""/>
      <w:lvlJc w:val="left"/>
      <w:pPr>
        <w:ind w:left="7444" w:hanging="360"/>
      </w:pPr>
      <w:rPr>
        <w:rFonts w:ascii="Wingdings" w:hAnsi="Wingdings" w:hint="default"/>
      </w:rPr>
    </w:lvl>
  </w:abstractNum>
  <w:abstractNum w:abstractNumId="12" w15:restartNumberingAfterBreak="0">
    <w:nsid w:val="623E4141"/>
    <w:multiLevelType w:val="multilevel"/>
    <w:tmpl w:val="E036F10C"/>
    <w:lvl w:ilvl="0">
      <w:start w:val="1"/>
      <w:numFmt w:val="bullet"/>
      <w:pStyle w:val="ListBullet"/>
      <w:lvlText w:val=""/>
      <w:lvlJc w:val="left"/>
      <w:pPr>
        <w:ind w:left="644" w:hanging="360"/>
      </w:pPr>
      <w:rPr>
        <w:rFonts w:ascii="Symbol" w:hAnsi="Symbol" w:hint="default"/>
      </w:rPr>
    </w:lvl>
    <w:lvl w:ilvl="1">
      <w:start w:val="1"/>
      <w:numFmt w:val="bullet"/>
      <w:pStyle w:val="ListBullet2"/>
      <w:lvlText w:val=""/>
      <w:lvlJc w:val="left"/>
      <w:pPr>
        <w:ind w:left="1361" w:hanging="397"/>
      </w:pPr>
      <w:rPr>
        <w:rFonts w:ascii="Symbol" w:hAnsi="Symbol" w:hint="default"/>
        <w:color w:val="auto"/>
      </w:rPr>
    </w:lvl>
    <w:lvl w:ilvl="2">
      <w:start w:val="1"/>
      <w:numFmt w:val="bullet"/>
      <w:pStyle w:val="ListBullet3"/>
      <w:lvlText w:val=""/>
      <w:lvlJc w:val="left"/>
      <w:pPr>
        <w:ind w:left="1701" w:hanging="340"/>
      </w:pPr>
      <w:rPr>
        <w:rFonts w:ascii="Symbol" w:hAnsi="Symbol" w:hint="default"/>
        <w:color w:val="auto"/>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num w:numId="1">
    <w:abstractNumId w:val="3"/>
  </w:num>
  <w:num w:numId="2">
    <w:abstractNumId w:val="6"/>
  </w:num>
  <w:num w:numId="3">
    <w:abstractNumId w:val="2"/>
  </w:num>
  <w:num w:numId="4">
    <w:abstractNumId w:val="12"/>
  </w:num>
  <w:num w:numId="5">
    <w:abstractNumId w:val="0"/>
  </w:num>
  <w:num w:numId="6">
    <w:abstractNumId w:val="10"/>
  </w:num>
  <w:num w:numId="7">
    <w:abstractNumId w:val="8"/>
  </w:num>
  <w:num w:numId="8">
    <w:abstractNumId w:val="11"/>
  </w:num>
  <w:num w:numId="9">
    <w:abstractNumId w:val="3"/>
  </w:num>
  <w:num w:numId="10">
    <w:abstractNumId w:val="3"/>
  </w:num>
  <w:num w:numId="11">
    <w:abstractNumId w:val="3"/>
  </w:num>
  <w:num w:numId="12">
    <w:abstractNumId w:val="12"/>
  </w:num>
  <w:num w:numId="13">
    <w:abstractNumId w:val="11"/>
  </w:num>
  <w:num w:numId="14">
    <w:abstractNumId w:val="11"/>
  </w:num>
  <w:num w:numId="15">
    <w:abstractNumId w:val="0"/>
  </w:num>
  <w:num w:numId="16">
    <w:abstractNumId w:val="0"/>
  </w:num>
  <w:num w:numId="17">
    <w:abstractNumId w:val="0"/>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num>
  <w:num w:numId="20">
    <w:abstractNumId w:val="1"/>
  </w:num>
  <w:num w:numId="21">
    <w:abstractNumId w:val="3"/>
  </w:num>
  <w:num w:numId="22">
    <w:abstractNumId w:val="6"/>
  </w:num>
  <w:num w:numId="23">
    <w:abstractNumId w:val="3"/>
  </w:num>
  <w:num w:numId="24">
    <w:abstractNumId w:val="3"/>
  </w:num>
  <w:num w:numId="25">
    <w:abstractNumId w:val="12"/>
  </w:num>
  <w:num w:numId="26">
    <w:abstractNumId w:val="12"/>
  </w:num>
  <w:num w:numId="27">
    <w:abstractNumId w:val="12"/>
  </w:num>
  <w:num w:numId="28">
    <w:abstractNumId w:val="2"/>
  </w:num>
  <w:num w:numId="29">
    <w:abstractNumId w:val="2"/>
  </w:num>
  <w:num w:numId="30">
    <w:abstractNumId w:val="12"/>
  </w:num>
  <w:num w:numId="31">
    <w:abstractNumId w:val="0"/>
  </w:num>
  <w:num w:numId="32">
    <w:abstractNumId w:val="0"/>
  </w:num>
  <w:num w:numId="33">
    <w:abstractNumId w:val="0"/>
  </w:num>
  <w:num w:numId="34">
    <w:abstractNumId w:val="0"/>
  </w:num>
  <w:num w:numId="35">
    <w:abstractNumId w:val="0"/>
  </w:num>
  <w:num w:numId="36">
    <w:abstractNumId w:val="10"/>
  </w:num>
  <w:num w:numId="37">
    <w:abstractNumId w:val="8"/>
  </w:num>
  <w:num w:numId="38">
    <w:abstractNumId w:val="3"/>
  </w:num>
  <w:num w:numId="39">
    <w:abstractNumId w:val="12"/>
  </w:num>
  <w:num w:numId="40">
    <w:abstractNumId w:val="12"/>
  </w:num>
  <w:num w:numId="41">
    <w:abstractNumId w:val="12"/>
  </w:num>
  <w:num w:numId="42">
    <w:abstractNumId w:val="10"/>
  </w:num>
  <w:num w:numId="43">
    <w:abstractNumId w:val="8"/>
  </w:num>
  <w:num w:numId="44">
    <w:abstractNumId w:val="9"/>
  </w:num>
  <w:num w:numId="45">
    <w:abstractNumId w:val="7"/>
  </w:num>
  <w:num w:numId="46">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ttachedTemplate r:id="rId1"/>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documentProtection w:edit="readOnly" w:formatting="1" w:enforcement="0"/>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2"/>
  </w:compat>
  <w:rsids>
    <w:rsidRoot w:val="00CC59B2"/>
    <w:rsid w:val="00000557"/>
    <w:rsid w:val="00002BFA"/>
    <w:rsid w:val="00003B2E"/>
    <w:rsid w:val="000138FD"/>
    <w:rsid w:val="0001426E"/>
    <w:rsid w:val="00014C2D"/>
    <w:rsid w:val="00016C79"/>
    <w:rsid w:val="00016CF7"/>
    <w:rsid w:val="00020773"/>
    <w:rsid w:val="00021FA3"/>
    <w:rsid w:val="000248F7"/>
    <w:rsid w:val="0002645F"/>
    <w:rsid w:val="000278FE"/>
    <w:rsid w:val="00027C3A"/>
    <w:rsid w:val="00032419"/>
    <w:rsid w:val="00035924"/>
    <w:rsid w:val="000412BF"/>
    <w:rsid w:val="0004436B"/>
    <w:rsid w:val="00044EFE"/>
    <w:rsid w:val="00046B22"/>
    <w:rsid w:val="000501AF"/>
    <w:rsid w:val="00051612"/>
    <w:rsid w:val="00052009"/>
    <w:rsid w:val="00052F32"/>
    <w:rsid w:val="00053FC8"/>
    <w:rsid w:val="000543F9"/>
    <w:rsid w:val="00054DC6"/>
    <w:rsid w:val="00055BDB"/>
    <w:rsid w:val="00057ACB"/>
    <w:rsid w:val="00060D2B"/>
    <w:rsid w:val="00063B2E"/>
    <w:rsid w:val="00065DFD"/>
    <w:rsid w:val="000678ED"/>
    <w:rsid w:val="00067E60"/>
    <w:rsid w:val="00072BC1"/>
    <w:rsid w:val="000733CB"/>
    <w:rsid w:val="00073B95"/>
    <w:rsid w:val="000750E3"/>
    <w:rsid w:val="000760EE"/>
    <w:rsid w:val="00076CBA"/>
    <w:rsid w:val="000810B5"/>
    <w:rsid w:val="00087991"/>
    <w:rsid w:val="00087CFD"/>
    <w:rsid w:val="00091221"/>
    <w:rsid w:val="000912C9"/>
    <w:rsid w:val="000921C5"/>
    <w:rsid w:val="00094AFC"/>
    <w:rsid w:val="000962EE"/>
    <w:rsid w:val="00096B2E"/>
    <w:rsid w:val="000A06FB"/>
    <w:rsid w:val="000A1C51"/>
    <w:rsid w:val="000A3A1D"/>
    <w:rsid w:val="000A6AA5"/>
    <w:rsid w:val="000A7AD6"/>
    <w:rsid w:val="000B1B53"/>
    <w:rsid w:val="000B58E0"/>
    <w:rsid w:val="000B6D3A"/>
    <w:rsid w:val="000B72E4"/>
    <w:rsid w:val="000B7531"/>
    <w:rsid w:val="000C1223"/>
    <w:rsid w:val="000C2738"/>
    <w:rsid w:val="000C54FA"/>
    <w:rsid w:val="000D056C"/>
    <w:rsid w:val="000D0DE3"/>
    <w:rsid w:val="000D327B"/>
    <w:rsid w:val="000D3B5B"/>
    <w:rsid w:val="000D4590"/>
    <w:rsid w:val="000D4781"/>
    <w:rsid w:val="000D7698"/>
    <w:rsid w:val="000E0E64"/>
    <w:rsid w:val="000E3A65"/>
    <w:rsid w:val="000E6136"/>
    <w:rsid w:val="000E691C"/>
    <w:rsid w:val="000E7B64"/>
    <w:rsid w:val="000E7D75"/>
    <w:rsid w:val="000F6864"/>
    <w:rsid w:val="00100893"/>
    <w:rsid w:val="0010168C"/>
    <w:rsid w:val="001017F2"/>
    <w:rsid w:val="001064BE"/>
    <w:rsid w:val="00113331"/>
    <w:rsid w:val="00114431"/>
    <w:rsid w:val="0011692F"/>
    <w:rsid w:val="00130DD3"/>
    <w:rsid w:val="0013414C"/>
    <w:rsid w:val="00135B27"/>
    <w:rsid w:val="00137FF5"/>
    <w:rsid w:val="00147C88"/>
    <w:rsid w:val="001542F1"/>
    <w:rsid w:val="00154ECB"/>
    <w:rsid w:val="00156171"/>
    <w:rsid w:val="00156F34"/>
    <w:rsid w:val="00160E0E"/>
    <w:rsid w:val="00162CA4"/>
    <w:rsid w:val="001633EC"/>
    <w:rsid w:val="001641C7"/>
    <w:rsid w:val="00167928"/>
    <w:rsid w:val="00167B41"/>
    <w:rsid w:val="001709D5"/>
    <w:rsid w:val="0017143D"/>
    <w:rsid w:val="00177F76"/>
    <w:rsid w:val="00182851"/>
    <w:rsid w:val="0018388C"/>
    <w:rsid w:val="00183EBE"/>
    <w:rsid w:val="00184440"/>
    <w:rsid w:val="001848A8"/>
    <w:rsid w:val="00190ED8"/>
    <w:rsid w:val="00191B60"/>
    <w:rsid w:val="00194658"/>
    <w:rsid w:val="00194744"/>
    <w:rsid w:val="001A0A9F"/>
    <w:rsid w:val="001A12DE"/>
    <w:rsid w:val="001A5D74"/>
    <w:rsid w:val="001A787E"/>
    <w:rsid w:val="001B242C"/>
    <w:rsid w:val="001B32B2"/>
    <w:rsid w:val="001B719A"/>
    <w:rsid w:val="001C077F"/>
    <w:rsid w:val="001C4B05"/>
    <w:rsid w:val="001C79C6"/>
    <w:rsid w:val="001D4D4B"/>
    <w:rsid w:val="001D56AF"/>
    <w:rsid w:val="001D62C5"/>
    <w:rsid w:val="001E1CF4"/>
    <w:rsid w:val="001E4CDF"/>
    <w:rsid w:val="001E5349"/>
    <w:rsid w:val="001E5580"/>
    <w:rsid w:val="001E7259"/>
    <w:rsid w:val="001F2DA2"/>
    <w:rsid w:val="001F3621"/>
    <w:rsid w:val="001F3955"/>
    <w:rsid w:val="001F423B"/>
    <w:rsid w:val="001F61DC"/>
    <w:rsid w:val="0020035A"/>
    <w:rsid w:val="00200EDF"/>
    <w:rsid w:val="00210928"/>
    <w:rsid w:val="0021189D"/>
    <w:rsid w:val="00211969"/>
    <w:rsid w:val="00211FC6"/>
    <w:rsid w:val="0021284D"/>
    <w:rsid w:val="0021416A"/>
    <w:rsid w:val="0021463A"/>
    <w:rsid w:val="002149E4"/>
    <w:rsid w:val="002218F8"/>
    <w:rsid w:val="00224B76"/>
    <w:rsid w:val="00225281"/>
    <w:rsid w:val="002336B1"/>
    <w:rsid w:val="0023411F"/>
    <w:rsid w:val="00234433"/>
    <w:rsid w:val="00234CEC"/>
    <w:rsid w:val="002366D8"/>
    <w:rsid w:val="00237B5A"/>
    <w:rsid w:val="00242226"/>
    <w:rsid w:val="00244498"/>
    <w:rsid w:val="00250CAF"/>
    <w:rsid w:val="00251C01"/>
    <w:rsid w:val="00251D20"/>
    <w:rsid w:val="00257AFD"/>
    <w:rsid w:val="00257D39"/>
    <w:rsid w:val="00260C92"/>
    <w:rsid w:val="002724F8"/>
    <w:rsid w:val="0027280C"/>
    <w:rsid w:val="00273659"/>
    <w:rsid w:val="00274039"/>
    <w:rsid w:val="002742FC"/>
    <w:rsid w:val="00280FA0"/>
    <w:rsid w:val="00281CBC"/>
    <w:rsid w:val="002833C8"/>
    <w:rsid w:val="0028456F"/>
    <w:rsid w:val="00286CB3"/>
    <w:rsid w:val="0029345E"/>
    <w:rsid w:val="0029778B"/>
    <w:rsid w:val="002A2689"/>
    <w:rsid w:val="002A51A5"/>
    <w:rsid w:val="002B16EA"/>
    <w:rsid w:val="002B432B"/>
    <w:rsid w:val="002B4ED9"/>
    <w:rsid w:val="002B7F14"/>
    <w:rsid w:val="002C3DB7"/>
    <w:rsid w:val="002D1327"/>
    <w:rsid w:val="002D1B8F"/>
    <w:rsid w:val="002D52A2"/>
    <w:rsid w:val="002D56CF"/>
    <w:rsid w:val="002E0C45"/>
    <w:rsid w:val="002E1FC3"/>
    <w:rsid w:val="002E698F"/>
    <w:rsid w:val="002F58F6"/>
    <w:rsid w:val="002F7A47"/>
    <w:rsid w:val="00301D54"/>
    <w:rsid w:val="00310633"/>
    <w:rsid w:val="00315292"/>
    <w:rsid w:val="0031608F"/>
    <w:rsid w:val="003202DF"/>
    <w:rsid w:val="003207C0"/>
    <w:rsid w:val="00322E26"/>
    <w:rsid w:val="00326B19"/>
    <w:rsid w:val="003338FC"/>
    <w:rsid w:val="003355A0"/>
    <w:rsid w:val="003368EC"/>
    <w:rsid w:val="00340E21"/>
    <w:rsid w:val="00341DAE"/>
    <w:rsid w:val="00352342"/>
    <w:rsid w:val="003537C9"/>
    <w:rsid w:val="003548FB"/>
    <w:rsid w:val="00355E3F"/>
    <w:rsid w:val="003565E6"/>
    <w:rsid w:val="00357DE4"/>
    <w:rsid w:val="00357FCD"/>
    <w:rsid w:val="003617A3"/>
    <w:rsid w:val="00362B5F"/>
    <w:rsid w:val="00364F43"/>
    <w:rsid w:val="003657D9"/>
    <w:rsid w:val="0036724F"/>
    <w:rsid w:val="0036754B"/>
    <w:rsid w:val="0038033A"/>
    <w:rsid w:val="00382764"/>
    <w:rsid w:val="00384EE2"/>
    <w:rsid w:val="00390B79"/>
    <w:rsid w:val="003930F5"/>
    <w:rsid w:val="0039460B"/>
    <w:rsid w:val="00394795"/>
    <w:rsid w:val="00395A2B"/>
    <w:rsid w:val="00397F6D"/>
    <w:rsid w:val="00397FCF"/>
    <w:rsid w:val="003A0300"/>
    <w:rsid w:val="003A2294"/>
    <w:rsid w:val="003A2DE7"/>
    <w:rsid w:val="003C2C5D"/>
    <w:rsid w:val="003C3263"/>
    <w:rsid w:val="003C4CC8"/>
    <w:rsid w:val="003E004D"/>
    <w:rsid w:val="003E141D"/>
    <w:rsid w:val="003E33DF"/>
    <w:rsid w:val="003E5083"/>
    <w:rsid w:val="003E663F"/>
    <w:rsid w:val="003E6982"/>
    <w:rsid w:val="003E7EF9"/>
    <w:rsid w:val="003F33D3"/>
    <w:rsid w:val="003F3A15"/>
    <w:rsid w:val="003F5D97"/>
    <w:rsid w:val="00401167"/>
    <w:rsid w:val="00401415"/>
    <w:rsid w:val="00406DCB"/>
    <w:rsid w:val="004215B1"/>
    <w:rsid w:val="0042616D"/>
    <w:rsid w:val="00430EA7"/>
    <w:rsid w:val="0043437C"/>
    <w:rsid w:val="00437189"/>
    <w:rsid w:val="00443DB8"/>
    <w:rsid w:val="00450F11"/>
    <w:rsid w:val="004522D8"/>
    <w:rsid w:val="004560A0"/>
    <w:rsid w:val="0045615C"/>
    <w:rsid w:val="00461B89"/>
    <w:rsid w:val="00462299"/>
    <w:rsid w:val="00462831"/>
    <w:rsid w:val="00470DC0"/>
    <w:rsid w:val="004740C1"/>
    <w:rsid w:val="00476524"/>
    <w:rsid w:val="00477E32"/>
    <w:rsid w:val="004837B0"/>
    <w:rsid w:val="00485379"/>
    <w:rsid w:val="004A2FE2"/>
    <w:rsid w:val="004A690C"/>
    <w:rsid w:val="004A7EE0"/>
    <w:rsid w:val="004B15C0"/>
    <w:rsid w:val="004B2E35"/>
    <w:rsid w:val="004B4B31"/>
    <w:rsid w:val="004B4E52"/>
    <w:rsid w:val="004B4E54"/>
    <w:rsid w:val="004B5282"/>
    <w:rsid w:val="004C35D3"/>
    <w:rsid w:val="004C3C74"/>
    <w:rsid w:val="004D03C8"/>
    <w:rsid w:val="004D1EA7"/>
    <w:rsid w:val="004D2E31"/>
    <w:rsid w:val="004D3647"/>
    <w:rsid w:val="004D447A"/>
    <w:rsid w:val="004D508F"/>
    <w:rsid w:val="004D6FC6"/>
    <w:rsid w:val="004E6389"/>
    <w:rsid w:val="004F24E4"/>
    <w:rsid w:val="004F4721"/>
    <w:rsid w:val="004F4856"/>
    <w:rsid w:val="004F6A0C"/>
    <w:rsid w:val="00510CDD"/>
    <w:rsid w:val="00512DE9"/>
    <w:rsid w:val="00516A32"/>
    <w:rsid w:val="0052135E"/>
    <w:rsid w:val="00525147"/>
    <w:rsid w:val="00527DC9"/>
    <w:rsid w:val="005369B5"/>
    <w:rsid w:val="005373F9"/>
    <w:rsid w:val="00541AD6"/>
    <w:rsid w:val="00543ED8"/>
    <w:rsid w:val="0054576A"/>
    <w:rsid w:val="005479B2"/>
    <w:rsid w:val="00550198"/>
    <w:rsid w:val="00550F0B"/>
    <w:rsid w:val="005516CE"/>
    <w:rsid w:val="005524BA"/>
    <w:rsid w:val="00554ED2"/>
    <w:rsid w:val="00554EE4"/>
    <w:rsid w:val="00555E55"/>
    <w:rsid w:val="005600AE"/>
    <w:rsid w:val="005606B3"/>
    <w:rsid w:val="00560E07"/>
    <w:rsid w:val="00562391"/>
    <w:rsid w:val="00564002"/>
    <w:rsid w:val="005729BE"/>
    <w:rsid w:val="005740F9"/>
    <w:rsid w:val="005749E0"/>
    <w:rsid w:val="00575271"/>
    <w:rsid w:val="00577E0C"/>
    <w:rsid w:val="005801D3"/>
    <w:rsid w:val="005811E3"/>
    <w:rsid w:val="00583FA2"/>
    <w:rsid w:val="00587C0E"/>
    <w:rsid w:val="0059166D"/>
    <w:rsid w:val="00591BED"/>
    <w:rsid w:val="00591F11"/>
    <w:rsid w:val="00592612"/>
    <w:rsid w:val="00592C89"/>
    <w:rsid w:val="005A117F"/>
    <w:rsid w:val="005A271C"/>
    <w:rsid w:val="005A5C99"/>
    <w:rsid w:val="005A5DEE"/>
    <w:rsid w:val="005A7C53"/>
    <w:rsid w:val="005B174D"/>
    <w:rsid w:val="005B346B"/>
    <w:rsid w:val="005C0756"/>
    <w:rsid w:val="005C19C0"/>
    <w:rsid w:val="005C2D8A"/>
    <w:rsid w:val="005C3EF0"/>
    <w:rsid w:val="005D051F"/>
    <w:rsid w:val="005D0F83"/>
    <w:rsid w:val="005D0FA9"/>
    <w:rsid w:val="005D1DE5"/>
    <w:rsid w:val="005D308E"/>
    <w:rsid w:val="005D597E"/>
    <w:rsid w:val="005E3982"/>
    <w:rsid w:val="005E4AC9"/>
    <w:rsid w:val="005E578B"/>
    <w:rsid w:val="005F2B94"/>
    <w:rsid w:val="005F33BA"/>
    <w:rsid w:val="005F3458"/>
    <w:rsid w:val="006022F2"/>
    <w:rsid w:val="00607040"/>
    <w:rsid w:val="006071FF"/>
    <w:rsid w:val="00607509"/>
    <w:rsid w:val="006117A6"/>
    <w:rsid w:val="006141B6"/>
    <w:rsid w:val="00615256"/>
    <w:rsid w:val="006164F3"/>
    <w:rsid w:val="006169EA"/>
    <w:rsid w:val="00621286"/>
    <w:rsid w:val="00621ABB"/>
    <w:rsid w:val="006252F2"/>
    <w:rsid w:val="00627B93"/>
    <w:rsid w:val="006327AE"/>
    <w:rsid w:val="00636775"/>
    <w:rsid w:val="00636E05"/>
    <w:rsid w:val="006372F5"/>
    <w:rsid w:val="0063747C"/>
    <w:rsid w:val="00642422"/>
    <w:rsid w:val="00642A5C"/>
    <w:rsid w:val="00650BB6"/>
    <w:rsid w:val="0065271B"/>
    <w:rsid w:val="006538BA"/>
    <w:rsid w:val="0065568E"/>
    <w:rsid w:val="00660D9F"/>
    <w:rsid w:val="00662360"/>
    <w:rsid w:val="006623E3"/>
    <w:rsid w:val="00665E57"/>
    <w:rsid w:val="00667449"/>
    <w:rsid w:val="00667722"/>
    <w:rsid w:val="006679C8"/>
    <w:rsid w:val="00671ADA"/>
    <w:rsid w:val="00671E89"/>
    <w:rsid w:val="00672431"/>
    <w:rsid w:val="006742F9"/>
    <w:rsid w:val="00675AAA"/>
    <w:rsid w:val="00677BC9"/>
    <w:rsid w:val="00681B44"/>
    <w:rsid w:val="00683F5D"/>
    <w:rsid w:val="006847E0"/>
    <w:rsid w:val="0069095A"/>
    <w:rsid w:val="006929B0"/>
    <w:rsid w:val="006964D1"/>
    <w:rsid w:val="006A31A9"/>
    <w:rsid w:val="006A4BB1"/>
    <w:rsid w:val="006A5193"/>
    <w:rsid w:val="006A729A"/>
    <w:rsid w:val="006B0827"/>
    <w:rsid w:val="006B5A1D"/>
    <w:rsid w:val="006C0B2A"/>
    <w:rsid w:val="006C6105"/>
    <w:rsid w:val="006C708B"/>
    <w:rsid w:val="006D5C71"/>
    <w:rsid w:val="006E2EB3"/>
    <w:rsid w:val="006E4CF5"/>
    <w:rsid w:val="006E5338"/>
    <w:rsid w:val="006F34AA"/>
    <w:rsid w:val="006F443B"/>
    <w:rsid w:val="00706D13"/>
    <w:rsid w:val="00711320"/>
    <w:rsid w:val="007116ED"/>
    <w:rsid w:val="007127F3"/>
    <w:rsid w:val="0071466D"/>
    <w:rsid w:val="007158C7"/>
    <w:rsid w:val="00727B00"/>
    <w:rsid w:val="00732217"/>
    <w:rsid w:val="00733CBD"/>
    <w:rsid w:val="00734449"/>
    <w:rsid w:val="00734FC4"/>
    <w:rsid w:val="007439A3"/>
    <w:rsid w:val="00745B1B"/>
    <w:rsid w:val="007571B6"/>
    <w:rsid w:val="0076118F"/>
    <w:rsid w:val="007636F9"/>
    <w:rsid w:val="0076563C"/>
    <w:rsid w:val="00766D40"/>
    <w:rsid w:val="00767CF1"/>
    <w:rsid w:val="00771575"/>
    <w:rsid w:val="00772A0C"/>
    <w:rsid w:val="007753BE"/>
    <w:rsid w:val="007753C8"/>
    <w:rsid w:val="00780123"/>
    <w:rsid w:val="00780B6B"/>
    <w:rsid w:val="00781E90"/>
    <w:rsid w:val="0078267A"/>
    <w:rsid w:val="0078454D"/>
    <w:rsid w:val="00784C6F"/>
    <w:rsid w:val="00793E54"/>
    <w:rsid w:val="00793F6A"/>
    <w:rsid w:val="00797315"/>
    <w:rsid w:val="00797F60"/>
    <w:rsid w:val="007A0FD2"/>
    <w:rsid w:val="007A5F4A"/>
    <w:rsid w:val="007A6078"/>
    <w:rsid w:val="007A7F42"/>
    <w:rsid w:val="007B1380"/>
    <w:rsid w:val="007B3EFA"/>
    <w:rsid w:val="007B4B9B"/>
    <w:rsid w:val="007B67C4"/>
    <w:rsid w:val="007B6A82"/>
    <w:rsid w:val="007B71C3"/>
    <w:rsid w:val="007C7A6F"/>
    <w:rsid w:val="007D4F01"/>
    <w:rsid w:val="007D6B50"/>
    <w:rsid w:val="007E0BE7"/>
    <w:rsid w:val="007E11AC"/>
    <w:rsid w:val="007E18CD"/>
    <w:rsid w:val="007E4FA9"/>
    <w:rsid w:val="007F18A9"/>
    <w:rsid w:val="007F2B75"/>
    <w:rsid w:val="007F4729"/>
    <w:rsid w:val="007F58E8"/>
    <w:rsid w:val="007F7FE2"/>
    <w:rsid w:val="0080183D"/>
    <w:rsid w:val="00806993"/>
    <w:rsid w:val="00807815"/>
    <w:rsid w:val="00807CFD"/>
    <w:rsid w:val="0081176B"/>
    <w:rsid w:val="00814EDC"/>
    <w:rsid w:val="00817E9B"/>
    <w:rsid w:val="0082182C"/>
    <w:rsid w:val="0082480E"/>
    <w:rsid w:val="00824AD3"/>
    <w:rsid w:val="00824E4A"/>
    <w:rsid w:val="00830BEC"/>
    <w:rsid w:val="00831B83"/>
    <w:rsid w:val="00831BA8"/>
    <w:rsid w:val="00840BCA"/>
    <w:rsid w:val="0084163F"/>
    <w:rsid w:val="00845CCA"/>
    <w:rsid w:val="008468CD"/>
    <w:rsid w:val="00846CAC"/>
    <w:rsid w:val="00851C51"/>
    <w:rsid w:val="00853735"/>
    <w:rsid w:val="0086497E"/>
    <w:rsid w:val="00864F31"/>
    <w:rsid w:val="00865E52"/>
    <w:rsid w:val="00867EF4"/>
    <w:rsid w:val="0087049F"/>
    <w:rsid w:val="008704C1"/>
    <w:rsid w:val="00874BA0"/>
    <w:rsid w:val="008757C4"/>
    <w:rsid w:val="0087587E"/>
    <w:rsid w:val="00875927"/>
    <w:rsid w:val="00875CC5"/>
    <w:rsid w:val="00876623"/>
    <w:rsid w:val="00877F1E"/>
    <w:rsid w:val="00890EDB"/>
    <w:rsid w:val="00891374"/>
    <w:rsid w:val="00893BF1"/>
    <w:rsid w:val="008968D7"/>
    <w:rsid w:val="008968E0"/>
    <w:rsid w:val="00897C15"/>
    <w:rsid w:val="008A3073"/>
    <w:rsid w:val="008A42E7"/>
    <w:rsid w:val="008A5701"/>
    <w:rsid w:val="008B2BFD"/>
    <w:rsid w:val="008B35C1"/>
    <w:rsid w:val="008B52D8"/>
    <w:rsid w:val="008B5D06"/>
    <w:rsid w:val="008B7B99"/>
    <w:rsid w:val="008D4B28"/>
    <w:rsid w:val="008D7C40"/>
    <w:rsid w:val="008E2B2E"/>
    <w:rsid w:val="008E3211"/>
    <w:rsid w:val="008E3C17"/>
    <w:rsid w:val="008E52FE"/>
    <w:rsid w:val="008E5766"/>
    <w:rsid w:val="008E5B1D"/>
    <w:rsid w:val="008F3A6C"/>
    <w:rsid w:val="008F52A8"/>
    <w:rsid w:val="008F6EE0"/>
    <w:rsid w:val="008F7923"/>
    <w:rsid w:val="00901B43"/>
    <w:rsid w:val="00901EB0"/>
    <w:rsid w:val="0090471F"/>
    <w:rsid w:val="00904D59"/>
    <w:rsid w:val="00905A30"/>
    <w:rsid w:val="00906EB0"/>
    <w:rsid w:val="00911211"/>
    <w:rsid w:val="00912AB7"/>
    <w:rsid w:val="00913F25"/>
    <w:rsid w:val="009145EC"/>
    <w:rsid w:val="00916BA1"/>
    <w:rsid w:val="00917354"/>
    <w:rsid w:val="00917DA8"/>
    <w:rsid w:val="00924F30"/>
    <w:rsid w:val="00925020"/>
    <w:rsid w:val="00926D62"/>
    <w:rsid w:val="009317FF"/>
    <w:rsid w:val="00933FCF"/>
    <w:rsid w:val="0094239F"/>
    <w:rsid w:val="00946C04"/>
    <w:rsid w:val="0094725C"/>
    <w:rsid w:val="009510E3"/>
    <w:rsid w:val="0095126A"/>
    <w:rsid w:val="0095195C"/>
    <w:rsid w:val="00954BDE"/>
    <w:rsid w:val="00954FC8"/>
    <w:rsid w:val="009572F8"/>
    <w:rsid w:val="00960289"/>
    <w:rsid w:val="00962108"/>
    <w:rsid w:val="009663DD"/>
    <w:rsid w:val="009676C6"/>
    <w:rsid w:val="009710CE"/>
    <w:rsid w:val="00972A97"/>
    <w:rsid w:val="0097471E"/>
    <w:rsid w:val="009761C0"/>
    <w:rsid w:val="00976C67"/>
    <w:rsid w:val="00977259"/>
    <w:rsid w:val="009775D2"/>
    <w:rsid w:val="00980F3C"/>
    <w:rsid w:val="0098129D"/>
    <w:rsid w:val="009819A4"/>
    <w:rsid w:val="009836F4"/>
    <w:rsid w:val="00984318"/>
    <w:rsid w:val="00994134"/>
    <w:rsid w:val="009A0409"/>
    <w:rsid w:val="009B300A"/>
    <w:rsid w:val="009B33C8"/>
    <w:rsid w:val="009B3619"/>
    <w:rsid w:val="009B3AC0"/>
    <w:rsid w:val="009B4E93"/>
    <w:rsid w:val="009B6455"/>
    <w:rsid w:val="009B7512"/>
    <w:rsid w:val="009C48B8"/>
    <w:rsid w:val="009C6BB9"/>
    <w:rsid w:val="009C7C43"/>
    <w:rsid w:val="009D0E5C"/>
    <w:rsid w:val="009D44B6"/>
    <w:rsid w:val="009D766E"/>
    <w:rsid w:val="009E00E8"/>
    <w:rsid w:val="009E0471"/>
    <w:rsid w:val="009E11A5"/>
    <w:rsid w:val="009E1517"/>
    <w:rsid w:val="009E2A3B"/>
    <w:rsid w:val="009E30C4"/>
    <w:rsid w:val="009E32AB"/>
    <w:rsid w:val="009E67FB"/>
    <w:rsid w:val="009F0DDD"/>
    <w:rsid w:val="009F35ED"/>
    <w:rsid w:val="009F7851"/>
    <w:rsid w:val="00A01954"/>
    <w:rsid w:val="00A01A2B"/>
    <w:rsid w:val="00A03BEF"/>
    <w:rsid w:val="00A05762"/>
    <w:rsid w:val="00A05B53"/>
    <w:rsid w:val="00A06A21"/>
    <w:rsid w:val="00A07983"/>
    <w:rsid w:val="00A1720D"/>
    <w:rsid w:val="00A22B5C"/>
    <w:rsid w:val="00A264A8"/>
    <w:rsid w:val="00A302DE"/>
    <w:rsid w:val="00A317B2"/>
    <w:rsid w:val="00A31B7A"/>
    <w:rsid w:val="00A34898"/>
    <w:rsid w:val="00A40340"/>
    <w:rsid w:val="00A405DE"/>
    <w:rsid w:val="00A46D29"/>
    <w:rsid w:val="00A5079E"/>
    <w:rsid w:val="00A50D1F"/>
    <w:rsid w:val="00A520D3"/>
    <w:rsid w:val="00A53DCD"/>
    <w:rsid w:val="00A5523D"/>
    <w:rsid w:val="00A57D87"/>
    <w:rsid w:val="00A61293"/>
    <w:rsid w:val="00A627D0"/>
    <w:rsid w:val="00A66963"/>
    <w:rsid w:val="00A672A8"/>
    <w:rsid w:val="00A674C1"/>
    <w:rsid w:val="00A67817"/>
    <w:rsid w:val="00A72677"/>
    <w:rsid w:val="00A74E8B"/>
    <w:rsid w:val="00A7529F"/>
    <w:rsid w:val="00A7533D"/>
    <w:rsid w:val="00A75936"/>
    <w:rsid w:val="00A760AE"/>
    <w:rsid w:val="00A8169C"/>
    <w:rsid w:val="00A9151D"/>
    <w:rsid w:val="00A94C56"/>
    <w:rsid w:val="00A96015"/>
    <w:rsid w:val="00AA18A8"/>
    <w:rsid w:val="00AA31CC"/>
    <w:rsid w:val="00AA355C"/>
    <w:rsid w:val="00AA378C"/>
    <w:rsid w:val="00AA4C63"/>
    <w:rsid w:val="00AA5D47"/>
    <w:rsid w:val="00AB09C3"/>
    <w:rsid w:val="00AB7855"/>
    <w:rsid w:val="00AC52A7"/>
    <w:rsid w:val="00AD054D"/>
    <w:rsid w:val="00AD0C9B"/>
    <w:rsid w:val="00AD11CF"/>
    <w:rsid w:val="00AD3089"/>
    <w:rsid w:val="00AD658D"/>
    <w:rsid w:val="00AD7B9F"/>
    <w:rsid w:val="00AD7E97"/>
    <w:rsid w:val="00AE3BA6"/>
    <w:rsid w:val="00AF4141"/>
    <w:rsid w:val="00AF4A4F"/>
    <w:rsid w:val="00AF6D65"/>
    <w:rsid w:val="00B02651"/>
    <w:rsid w:val="00B042E4"/>
    <w:rsid w:val="00B05817"/>
    <w:rsid w:val="00B07656"/>
    <w:rsid w:val="00B119B8"/>
    <w:rsid w:val="00B14E37"/>
    <w:rsid w:val="00B173ED"/>
    <w:rsid w:val="00B30D11"/>
    <w:rsid w:val="00B31C51"/>
    <w:rsid w:val="00B32A4A"/>
    <w:rsid w:val="00B346D2"/>
    <w:rsid w:val="00B34E3C"/>
    <w:rsid w:val="00B35038"/>
    <w:rsid w:val="00B3553D"/>
    <w:rsid w:val="00B37163"/>
    <w:rsid w:val="00B40844"/>
    <w:rsid w:val="00B446F7"/>
    <w:rsid w:val="00B44E5E"/>
    <w:rsid w:val="00B46FF3"/>
    <w:rsid w:val="00B5054F"/>
    <w:rsid w:val="00B54432"/>
    <w:rsid w:val="00B564B2"/>
    <w:rsid w:val="00B60021"/>
    <w:rsid w:val="00B60F1B"/>
    <w:rsid w:val="00B626BE"/>
    <w:rsid w:val="00B67BA6"/>
    <w:rsid w:val="00B71725"/>
    <w:rsid w:val="00B72C66"/>
    <w:rsid w:val="00B73720"/>
    <w:rsid w:val="00B76EE7"/>
    <w:rsid w:val="00B81697"/>
    <w:rsid w:val="00B81A16"/>
    <w:rsid w:val="00B8396E"/>
    <w:rsid w:val="00B86AB2"/>
    <w:rsid w:val="00B900C6"/>
    <w:rsid w:val="00B90166"/>
    <w:rsid w:val="00B93AF9"/>
    <w:rsid w:val="00B93F2C"/>
    <w:rsid w:val="00B96CEB"/>
    <w:rsid w:val="00BA2823"/>
    <w:rsid w:val="00BA33CD"/>
    <w:rsid w:val="00BA36DE"/>
    <w:rsid w:val="00BA491F"/>
    <w:rsid w:val="00BB1173"/>
    <w:rsid w:val="00BB11B3"/>
    <w:rsid w:val="00BB2588"/>
    <w:rsid w:val="00BB4040"/>
    <w:rsid w:val="00BB46DA"/>
    <w:rsid w:val="00BB6A11"/>
    <w:rsid w:val="00BB6B34"/>
    <w:rsid w:val="00BC1293"/>
    <w:rsid w:val="00BC213D"/>
    <w:rsid w:val="00BC6387"/>
    <w:rsid w:val="00BD0719"/>
    <w:rsid w:val="00BD1F0B"/>
    <w:rsid w:val="00BD3480"/>
    <w:rsid w:val="00BD68F9"/>
    <w:rsid w:val="00BE0D4C"/>
    <w:rsid w:val="00BE2BCF"/>
    <w:rsid w:val="00BF0ACE"/>
    <w:rsid w:val="00BF1A8D"/>
    <w:rsid w:val="00BF6863"/>
    <w:rsid w:val="00BF6F04"/>
    <w:rsid w:val="00BF72DE"/>
    <w:rsid w:val="00C00195"/>
    <w:rsid w:val="00C00694"/>
    <w:rsid w:val="00C03DE9"/>
    <w:rsid w:val="00C04799"/>
    <w:rsid w:val="00C0703B"/>
    <w:rsid w:val="00C14388"/>
    <w:rsid w:val="00C21DA0"/>
    <w:rsid w:val="00C23AAE"/>
    <w:rsid w:val="00C32878"/>
    <w:rsid w:val="00C32A96"/>
    <w:rsid w:val="00C3520C"/>
    <w:rsid w:val="00C37D80"/>
    <w:rsid w:val="00C41739"/>
    <w:rsid w:val="00C4198A"/>
    <w:rsid w:val="00C419F7"/>
    <w:rsid w:val="00C41EB5"/>
    <w:rsid w:val="00C42810"/>
    <w:rsid w:val="00C43889"/>
    <w:rsid w:val="00C46482"/>
    <w:rsid w:val="00C506D1"/>
    <w:rsid w:val="00C50F68"/>
    <w:rsid w:val="00C5534D"/>
    <w:rsid w:val="00C5653C"/>
    <w:rsid w:val="00C5665D"/>
    <w:rsid w:val="00C61BB4"/>
    <w:rsid w:val="00C64B8A"/>
    <w:rsid w:val="00C7755B"/>
    <w:rsid w:val="00C805C2"/>
    <w:rsid w:val="00C851A0"/>
    <w:rsid w:val="00C948FE"/>
    <w:rsid w:val="00C951E9"/>
    <w:rsid w:val="00CA10B3"/>
    <w:rsid w:val="00CA4621"/>
    <w:rsid w:val="00CA750F"/>
    <w:rsid w:val="00CB3FE4"/>
    <w:rsid w:val="00CB442A"/>
    <w:rsid w:val="00CB737B"/>
    <w:rsid w:val="00CC06DF"/>
    <w:rsid w:val="00CC0A62"/>
    <w:rsid w:val="00CC59B2"/>
    <w:rsid w:val="00CC6293"/>
    <w:rsid w:val="00CD5C8C"/>
    <w:rsid w:val="00CE1EFE"/>
    <w:rsid w:val="00CE2E85"/>
    <w:rsid w:val="00CE75A4"/>
    <w:rsid w:val="00CF0428"/>
    <w:rsid w:val="00CF0580"/>
    <w:rsid w:val="00CF1B21"/>
    <w:rsid w:val="00CF3C95"/>
    <w:rsid w:val="00CF4AC0"/>
    <w:rsid w:val="00CF6989"/>
    <w:rsid w:val="00D0128E"/>
    <w:rsid w:val="00D01445"/>
    <w:rsid w:val="00D03166"/>
    <w:rsid w:val="00D04FD2"/>
    <w:rsid w:val="00D06C79"/>
    <w:rsid w:val="00D17880"/>
    <w:rsid w:val="00D20788"/>
    <w:rsid w:val="00D22903"/>
    <w:rsid w:val="00D26B00"/>
    <w:rsid w:val="00D30473"/>
    <w:rsid w:val="00D305D9"/>
    <w:rsid w:val="00D330DB"/>
    <w:rsid w:val="00D33DFE"/>
    <w:rsid w:val="00D40AA1"/>
    <w:rsid w:val="00D431E9"/>
    <w:rsid w:val="00D46530"/>
    <w:rsid w:val="00D553DB"/>
    <w:rsid w:val="00D57D15"/>
    <w:rsid w:val="00D615FA"/>
    <w:rsid w:val="00D62F93"/>
    <w:rsid w:val="00D6314B"/>
    <w:rsid w:val="00D66188"/>
    <w:rsid w:val="00D6628C"/>
    <w:rsid w:val="00D71F30"/>
    <w:rsid w:val="00D720F0"/>
    <w:rsid w:val="00D737C6"/>
    <w:rsid w:val="00D75A9E"/>
    <w:rsid w:val="00D761F9"/>
    <w:rsid w:val="00D76AE7"/>
    <w:rsid w:val="00D82A77"/>
    <w:rsid w:val="00D869B4"/>
    <w:rsid w:val="00D92EEE"/>
    <w:rsid w:val="00DA3943"/>
    <w:rsid w:val="00DA4767"/>
    <w:rsid w:val="00DA7E39"/>
    <w:rsid w:val="00DB0BB4"/>
    <w:rsid w:val="00DB1F28"/>
    <w:rsid w:val="00DB426F"/>
    <w:rsid w:val="00DB59E5"/>
    <w:rsid w:val="00DB6417"/>
    <w:rsid w:val="00DB670D"/>
    <w:rsid w:val="00DB708A"/>
    <w:rsid w:val="00DC3CE2"/>
    <w:rsid w:val="00DC519C"/>
    <w:rsid w:val="00DC5276"/>
    <w:rsid w:val="00DC6493"/>
    <w:rsid w:val="00DC6BB8"/>
    <w:rsid w:val="00DD3093"/>
    <w:rsid w:val="00DD3F0F"/>
    <w:rsid w:val="00DD4E5D"/>
    <w:rsid w:val="00DE0F55"/>
    <w:rsid w:val="00DE30A0"/>
    <w:rsid w:val="00DE5D49"/>
    <w:rsid w:val="00DE6120"/>
    <w:rsid w:val="00DF0BA9"/>
    <w:rsid w:val="00DF125A"/>
    <w:rsid w:val="00DF2B5C"/>
    <w:rsid w:val="00DF69D3"/>
    <w:rsid w:val="00DF71C9"/>
    <w:rsid w:val="00E02122"/>
    <w:rsid w:val="00E045CA"/>
    <w:rsid w:val="00E157C9"/>
    <w:rsid w:val="00E20D1E"/>
    <w:rsid w:val="00E21EEB"/>
    <w:rsid w:val="00E30083"/>
    <w:rsid w:val="00E33DFE"/>
    <w:rsid w:val="00E3435C"/>
    <w:rsid w:val="00E346E9"/>
    <w:rsid w:val="00E377F2"/>
    <w:rsid w:val="00E41A5A"/>
    <w:rsid w:val="00E50745"/>
    <w:rsid w:val="00E603AE"/>
    <w:rsid w:val="00E61201"/>
    <w:rsid w:val="00E613A3"/>
    <w:rsid w:val="00E656DF"/>
    <w:rsid w:val="00E72BDF"/>
    <w:rsid w:val="00E72F60"/>
    <w:rsid w:val="00E74BE0"/>
    <w:rsid w:val="00E74C40"/>
    <w:rsid w:val="00E75A77"/>
    <w:rsid w:val="00E76912"/>
    <w:rsid w:val="00E77559"/>
    <w:rsid w:val="00E77F55"/>
    <w:rsid w:val="00E83A5B"/>
    <w:rsid w:val="00E91EF2"/>
    <w:rsid w:val="00E95D1F"/>
    <w:rsid w:val="00E97A17"/>
    <w:rsid w:val="00EA6C91"/>
    <w:rsid w:val="00EB2BF9"/>
    <w:rsid w:val="00EB3FFF"/>
    <w:rsid w:val="00EB4081"/>
    <w:rsid w:val="00EB469D"/>
    <w:rsid w:val="00EB5490"/>
    <w:rsid w:val="00EB640B"/>
    <w:rsid w:val="00EC182B"/>
    <w:rsid w:val="00EC4FD6"/>
    <w:rsid w:val="00EC52A8"/>
    <w:rsid w:val="00EC566F"/>
    <w:rsid w:val="00EC603E"/>
    <w:rsid w:val="00EC7CC9"/>
    <w:rsid w:val="00ED169B"/>
    <w:rsid w:val="00ED212F"/>
    <w:rsid w:val="00ED2144"/>
    <w:rsid w:val="00ED667E"/>
    <w:rsid w:val="00ED6BB0"/>
    <w:rsid w:val="00ED75BE"/>
    <w:rsid w:val="00ED7789"/>
    <w:rsid w:val="00EE1BEB"/>
    <w:rsid w:val="00EE29CC"/>
    <w:rsid w:val="00EF5855"/>
    <w:rsid w:val="00EF622D"/>
    <w:rsid w:val="00EF7152"/>
    <w:rsid w:val="00F0024C"/>
    <w:rsid w:val="00F02808"/>
    <w:rsid w:val="00F04081"/>
    <w:rsid w:val="00F06814"/>
    <w:rsid w:val="00F1177D"/>
    <w:rsid w:val="00F15215"/>
    <w:rsid w:val="00F16FCC"/>
    <w:rsid w:val="00F17D33"/>
    <w:rsid w:val="00F20702"/>
    <w:rsid w:val="00F233ED"/>
    <w:rsid w:val="00F23912"/>
    <w:rsid w:val="00F23DE6"/>
    <w:rsid w:val="00F26F56"/>
    <w:rsid w:val="00F31922"/>
    <w:rsid w:val="00F33CAA"/>
    <w:rsid w:val="00F33DED"/>
    <w:rsid w:val="00F34626"/>
    <w:rsid w:val="00F34B1A"/>
    <w:rsid w:val="00F361A5"/>
    <w:rsid w:val="00F40445"/>
    <w:rsid w:val="00F46D9B"/>
    <w:rsid w:val="00F473BA"/>
    <w:rsid w:val="00F57372"/>
    <w:rsid w:val="00F57E09"/>
    <w:rsid w:val="00F623FE"/>
    <w:rsid w:val="00F65561"/>
    <w:rsid w:val="00F7076C"/>
    <w:rsid w:val="00F726B6"/>
    <w:rsid w:val="00F726ED"/>
    <w:rsid w:val="00F72EAB"/>
    <w:rsid w:val="00F802CC"/>
    <w:rsid w:val="00F806DD"/>
    <w:rsid w:val="00F80A2F"/>
    <w:rsid w:val="00F82A28"/>
    <w:rsid w:val="00F830C6"/>
    <w:rsid w:val="00F84A41"/>
    <w:rsid w:val="00F84F40"/>
    <w:rsid w:val="00F85D38"/>
    <w:rsid w:val="00F87F48"/>
    <w:rsid w:val="00F9071D"/>
    <w:rsid w:val="00F91CBA"/>
    <w:rsid w:val="00F9535B"/>
    <w:rsid w:val="00F9764F"/>
    <w:rsid w:val="00FA3159"/>
    <w:rsid w:val="00FA3326"/>
    <w:rsid w:val="00FA341B"/>
    <w:rsid w:val="00FA454E"/>
    <w:rsid w:val="00FB1642"/>
    <w:rsid w:val="00FC1853"/>
    <w:rsid w:val="00FC7DEA"/>
    <w:rsid w:val="00FD5AC2"/>
    <w:rsid w:val="00FD5DB3"/>
    <w:rsid w:val="00FE4B2B"/>
    <w:rsid w:val="00FE6D44"/>
    <w:rsid w:val="00FE7269"/>
    <w:rsid w:val="00FF1F31"/>
    <w:rsid w:val="00FF2773"/>
    <w:rsid w:val="00FF3CC9"/>
    <w:rsid w:val="00FF736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B25DC1"/>
  <w15:docId w15:val="{96F32F7D-0641-43C6-AED1-FD99D5EDC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lsdException w:name="caption" w:semiHidden="1" w:uiPriority="35" w:unhideWhenUsed="1" w:qFormat="1"/>
    <w:lsdException w:name="table of figures" w:semiHidden="1"/>
    <w:lsdException w:name="envelope address" w:semiHidden="1"/>
    <w:lsdException w:name="envelope return" w:semiHidden="1"/>
    <w:lsdException w:name="footnote reference" w:semiHidden="1" w:unhideWhenUsed="1"/>
    <w:lsdException w:name="annotation reference" w:semiHidden="1" w:unhideWhenUsed="1"/>
    <w:lsdException w:name="line number" w:semiHidden="1"/>
    <w:lsdException w:name="page number" w:semiHidden="1" w:uiPriority="0" w:unhideWhenUsed="1"/>
    <w:lsdException w:name="endnote reference" w:semiHidden="1"/>
    <w:lsdException w:name="endnote text" w:semiHidden="1"/>
    <w:lsdException w:name="table of authorities" w:semiHidden="1"/>
    <w:lsdException w:name="macro" w:semiHidden="1"/>
    <w:lsdException w:name="toa heading" w:semiHidden="1" w:unhideWhenUsed="1"/>
    <w:lsdException w:name="List" w:semiHidden="1"/>
    <w:lsdException w:name="List Bullet" w:uiPriority="3" w:qFormat="1"/>
    <w:lsdException w:name="List Number" w:semiHidden="1" w:uiPriority="4" w:unhideWhenUsed="1" w:qFormat="1"/>
    <w:lsdException w:name="List 2" w:semiHidden="1"/>
    <w:lsdException w:name="List 3" w:semiHidden="1"/>
    <w:lsdException w:name="List 4" w:semiHidden="1"/>
    <w:lsdException w:name="List 5" w:semiHidden="1"/>
    <w:lsdException w:name="List Bullet 2" w:uiPriority="3"/>
    <w:lsdException w:name="List Bullet 3" w:uiPriority="3"/>
    <w:lsdException w:name="List Bullet 4" w:semiHidden="1" w:uiPriority="0" w:unhideWhenUsed="1"/>
    <w:lsdException w:name="List Bullet 5" w:semiHidden="1" w:uiPriority="0" w:unhideWhenUsed="1"/>
    <w:lsdException w:name="List Number 2" w:semiHidden="1" w:uiPriority="4" w:unhideWhenUsed="1"/>
    <w:lsdException w:name="List Number 3" w:semiHidden="1" w:uiPriority="4" w:unhideWhenUsed="1"/>
    <w:lsdException w:name="List Number 4" w:semiHidden="1" w:uiPriority="0" w:unhideWhenUsed="1"/>
    <w:lsdException w:name="List Number 5" w:semiHidden="1" w:uiPriority="0"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uiPriority="0" w:unhideWhenUsed="1" w:qFormat="1"/>
    <w:lsdException w:name="Body Text Indent" w:uiPriority="0"/>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unhideWhenUsed="1"/>
    <w:lsdException w:name="Date" w:semiHidden="1"/>
    <w:lsdException w:name="Body Text First Indent" w:semiHidden="1" w:unhideWhenUsed="1"/>
    <w:lsdException w:name="Body Text First Indent 2" w:semiHidden="1" w:unhideWhenUsed="1"/>
    <w:lsdException w:name="Note Heading" w:semiHidden="1"/>
    <w:lsdException w:name="Body Text 2" w:semiHidden="1" w:unhideWhenUsed="1"/>
    <w:lsdException w:name="Body Text 3" w:semiHidden="1" w:unhideWhenUsed="1"/>
    <w:lsdException w:name="Body Text Indent 3" w:semiHidden="1" w:unhideWhenUsed="1"/>
    <w:lsdException w:name="Block Text" w:semiHidden="1" w:unhideWhenUsed="1"/>
    <w:lsdException w:name="Hyperlink" w:semiHidden="1" w:unhideWhenUsed="1"/>
    <w:lsdException w:name="FollowedHyperlink" w:semiHidden="1"/>
    <w:lsdException w:name="Strong" w:semiHidden="1"/>
    <w:lsdException w:name="Emphasis" w:semiHidden="1"/>
    <w:lsdException w:name="Document Map" w:semiHidden="1" w:unhideWhenUsed="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Quote" w:uiPriority="29"/>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lsdException w:name="Subtle Reference" w:semiHidden="1"/>
    <w:lsdException w:name="Book Title" w:qFormat="1"/>
    <w:lsdException w:name="Bibliography" w:semiHidden="1" w:uiPriority="37" w:unhideWhenUsed="1"/>
    <w:lsdException w:name="TOC Heading" w:semiHidden="1" w:uiPriority="8"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rsid w:val="00D553DB"/>
    <w:pPr>
      <w:spacing w:after="0" w:line="240" w:lineRule="auto"/>
    </w:pPr>
    <w:rPr>
      <w:rFonts w:ascii="Arial" w:eastAsia="Times New Roman" w:hAnsi="Arial" w:cs="Times New Roman"/>
      <w:sz w:val="20"/>
      <w:szCs w:val="24"/>
      <w:lang w:eastAsia="en-NZ"/>
    </w:rPr>
  </w:style>
  <w:style w:type="paragraph" w:styleId="Heading1">
    <w:name w:val="heading 1"/>
    <w:basedOn w:val="Normal"/>
    <w:next w:val="BodyText"/>
    <w:link w:val="Heading1Char"/>
    <w:uiPriority w:val="1"/>
    <w:qFormat/>
    <w:rsid w:val="00DF69D3"/>
    <w:pPr>
      <w:keepNext/>
      <w:keepLines/>
      <w:numPr>
        <w:numId w:val="38"/>
      </w:numPr>
      <w:spacing w:before="400" w:after="120" w:line="276" w:lineRule="auto"/>
      <w:outlineLvl w:val="0"/>
    </w:pPr>
    <w:rPr>
      <w:rFonts w:eastAsiaTheme="minorEastAsia" w:cs="Times New Roman Bold"/>
      <w:b/>
      <w:bCs/>
      <w:color w:val="829995" w:themeColor="text2"/>
      <w:sz w:val="32"/>
    </w:rPr>
  </w:style>
  <w:style w:type="paragraph" w:styleId="Heading2">
    <w:name w:val="heading 2"/>
    <w:basedOn w:val="Normal"/>
    <w:next w:val="BodyText"/>
    <w:link w:val="Heading2Char"/>
    <w:uiPriority w:val="1"/>
    <w:qFormat/>
    <w:rsid w:val="00A31B7A"/>
    <w:pPr>
      <w:keepNext/>
      <w:keepLines/>
      <w:numPr>
        <w:ilvl w:val="1"/>
        <w:numId w:val="38"/>
      </w:numPr>
      <w:pBdr>
        <w:bottom w:val="single" w:sz="4" w:space="2" w:color="829995" w:themeColor="text2"/>
      </w:pBdr>
      <w:spacing w:before="400" w:after="200" w:line="276" w:lineRule="auto"/>
      <w:outlineLvl w:val="1"/>
    </w:pPr>
    <w:rPr>
      <w:rFonts w:ascii="Arial Bold" w:eastAsiaTheme="minorEastAsia" w:hAnsi="Arial Bold"/>
      <w:b/>
      <w:bCs/>
      <w:color w:val="829995" w:themeColor="text2"/>
      <w:sz w:val="28"/>
    </w:rPr>
  </w:style>
  <w:style w:type="paragraph" w:styleId="Heading3">
    <w:name w:val="heading 3"/>
    <w:basedOn w:val="Normal"/>
    <w:next w:val="BodyText"/>
    <w:link w:val="Heading3Char"/>
    <w:uiPriority w:val="1"/>
    <w:qFormat/>
    <w:rsid w:val="00A31B7A"/>
    <w:pPr>
      <w:keepNext/>
      <w:keepLines/>
      <w:numPr>
        <w:ilvl w:val="2"/>
        <w:numId w:val="38"/>
      </w:numPr>
      <w:spacing w:before="300" w:after="200" w:line="276" w:lineRule="auto"/>
      <w:outlineLvl w:val="2"/>
    </w:pPr>
    <w:rPr>
      <w:rFonts w:ascii="Arial Bold" w:eastAsiaTheme="minorEastAsia" w:hAnsi="Arial Bold"/>
      <w:b/>
      <w:color w:val="829995" w:themeColor="text2"/>
      <w:sz w:val="22"/>
    </w:rPr>
  </w:style>
  <w:style w:type="paragraph" w:styleId="Heading4">
    <w:name w:val="heading 4"/>
    <w:basedOn w:val="Normal"/>
    <w:next w:val="BodyText"/>
    <w:link w:val="Heading4Char"/>
    <w:uiPriority w:val="1"/>
    <w:qFormat/>
    <w:rsid w:val="00A31B7A"/>
    <w:pPr>
      <w:keepNext/>
      <w:keepLines/>
      <w:spacing w:before="240" w:after="120" w:line="276" w:lineRule="auto"/>
      <w:outlineLvl w:val="3"/>
    </w:pPr>
    <w:rPr>
      <w:rFonts w:eastAsiaTheme="majorEastAsia" w:cs="Arial"/>
      <w:b/>
      <w:iCs/>
      <w:color w:val="829995" w:themeColor="text2"/>
      <w:sz w:val="22"/>
    </w:rPr>
  </w:style>
  <w:style w:type="paragraph" w:styleId="Heading5">
    <w:name w:val="heading 5"/>
    <w:basedOn w:val="Normal"/>
    <w:next w:val="BodyText"/>
    <w:link w:val="Heading5Char"/>
    <w:uiPriority w:val="9"/>
    <w:semiHidden/>
    <w:qFormat/>
    <w:rsid w:val="00A31B7A"/>
    <w:pPr>
      <w:spacing w:before="300" w:after="120" w:line="276" w:lineRule="auto"/>
      <w:outlineLvl w:val="4"/>
    </w:pPr>
    <w:rPr>
      <w:rFonts w:ascii="Arial Bold" w:eastAsiaTheme="minorEastAsia" w:hAnsi="Arial Bold"/>
      <w:bCs/>
      <w:color w:val="73B632"/>
      <w:spacing w:val="10"/>
      <w:sz w:val="22"/>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A31B7A"/>
    <w:pPr>
      <w:spacing w:after="200" w:line="276" w:lineRule="auto"/>
    </w:pPr>
    <w:rPr>
      <w:szCs w:val="22"/>
    </w:rPr>
  </w:style>
  <w:style w:type="character" w:customStyle="1" w:styleId="BodyTextChar">
    <w:name w:val="Body Text Char"/>
    <w:basedOn w:val="DefaultParagraphFont"/>
    <w:link w:val="BodyText"/>
    <w:rsid w:val="00A31B7A"/>
    <w:rPr>
      <w:rFonts w:ascii="Arial" w:eastAsia="Times New Roman" w:hAnsi="Arial" w:cs="Times New Roman"/>
      <w:sz w:val="20"/>
      <w:lang w:eastAsia="en-NZ"/>
    </w:rPr>
  </w:style>
  <w:style w:type="character" w:customStyle="1" w:styleId="Heading1Char">
    <w:name w:val="Heading 1 Char"/>
    <w:basedOn w:val="DefaultParagraphFont"/>
    <w:link w:val="Heading1"/>
    <w:uiPriority w:val="1"/>
    <w:rsid w:val="00DF69D3"/>
    <w:rPr>
      <w:rFonts w:ascii="Arial" w:eastAsiaTheme="minorEastAsia" w:hAnsi="Arial" w:cs="Times New Roman Bold"/>
      <w:b/>
      <w:bCs/>
      <w:color w:val="829995" w:themeColor="text2"/>
      <w:sz w:val="32"/>
      <w:szCs w:val="24"/>
      <w:lang w:eastAsia="en-NZ"/>
    </w:rPr>
  </w:style>
  <w:style w:type="character" w:customStyle="1" w:styleId="Heading2Char">
    <w:name w:val="Heading 2 Char"/>
    <w:basedOn w:val="DefaultParagraphFont"/>
    <w:link w:val="Heading2"/>
    <w:uiPriority w:val="1"/>
    <w:rsid w:val="00A31B7A"/>
    <w:rPr>
      <w:rFonts w:ascii="Arial Bold" w:eastAsiaTheme="minorEastAsia" w:hAnsi="Arial Bold" w:cs="Times New Roman"/>
      <w:b/>
      <w:bCs/>
      <w:color w:val="829995" w:themeColor="text2"/>
      <w:sz w:val="28"/>
      <w:szCs w:val="24"/>
      <w:lang w:eastAsia="en-NZ"/>
    </w:rPr>
  </w:style>
  <w:style w:type="character" w:customStyle="1" w:styleId="Heading3Char">
    <w:name w:val="Heading 3 Char"/>
    <w:basedOn w:val="DefaultParagraphFont"/>
    <w:link w:val="Heading3"/>
    <w:uiPriority w:val="1"/>
    <w:rsid w:val="00A31B7A"/>
    <w:rPr>
      <w:rFonts w:ascii="Arial Bold" w:eastAsiaTheme="minorEastAsia" w:hAnsi="Arial Bold" w:cs="Times New Roman"/>
      <w:b/>
      <w:color w:val="829995" w:themeColor="text2"/>
      <w:szCs w:val="24"/>
      <w:lang w:eastAsia="en-NZ"/>
    </w:rPr>
  </w:style>
  <w:style w:type="character" w:customStyle="1" w:styleId="Heading5Char">
    <w:name w:val="Heading 5 Char"/>
    <w:basedOn w:val="DefaultParagraphFont"/>
    <w:link w:val="Heading5"/>
    <w:uiPriority w:val="9"/>
    <w:semiHidden/>
    <w:rsid w:val="00A31B7A"/>
    <w:rPr>
      <w:rFonts w:ascii="Arial Bold" w:eastAsiaTheme="minorEastAsia" w:hAnsi="Arial Bold" w:cs="Times New Roman"/>
      <w:bCs/>
      <w:color w:val="73B632"/>
      <w:spacing w:val="10"/>
      <w:szCs w:val="18"/>
      <w:lang w:val="en-US" w:eastAsia="en-NZ"/>
    </w:rPr>
  </w:style>
  <w:style w:type="paragraph" w:customStyle="1" w:styleId="CoverSPTSno">
    <w:name w:val="Cover SPTS no"/>
    <w:basedOn w:val="Normal"/>
    <w:uiPriority w:val="99"/>
    <w:semiHidden/>
    <w:rsid w:val="00DF69D3"/>
    <w:pPr>
      <w:tabs>
        <w:tab w:val="left" w:pos="4248"/>
      </w:tabs>
      <w:spacing w:before="600" w:after="240"/>
    </w:pPr>
    <w:rPr>
      <w:rFonts w:eastAsiaTheme="minorHAnsi" w:cs="Arial"/>
      <w:color w:val="829995" w:themeColor="text2"/>
      <w:sz w:val="14"/>
      <w:szCs w:val="14"/>
      <w:lang w:eastAsia="en-US"/>
    </w:rPr>
  </w:style>
  <w:style w:type="paragraph" w:customStyle="1" w:styleId="Coverauthor">
    <w:name w:val="Cover author"/>
    <w:basedOn w:val="Normal"/>
    <w:uiPriority w:val="99"/>
    <w:rsid w:val="00A31B7A"/>
    <w:pPr>
      <w:spacing w:after="220"/>
    </w:pPr>
    <w:rPr>
      <w:rFonts w:eastAsiaTheme="minorHAnsi" w:cs="Arial"/>
      <w:color w:val="3E5D58"/>
      <w:szCs w:val="16"/>
      <w:lang w:eastAsia="en-US"/>
    </w:rPr>
  </w:style>
  <w:style w:type="paragraph" w:customStyle="1" w:styleId="Covermonth">
    <w:name w:val="Cover month"/>
    <w:basedOn w:val="Normal"/>
    <w:uiPriority w:val="99"/>
    <w:rsid w:val="00A31B7A"/>
    <w:pPr>
      <w:spacing w:after="220"/>
    </w:pPr>
    <w:rPr>
      <w:rFonts w:eastAsiaTheme="minorHAnsi" w:cs="Arial"/>
      <w:color w:val="3E5D58"/>
      <w:sz w:val="16"/>
      <w:szCs w:val="14"/>
      <w:lang w:eastAsia="en-US"/>
    </w:rPr>
  </w:style>
  <w:style w:type="paragraph" w:styleId="Header">
    <w:name w:val="header"/>
    <w:basedOn w:val="Normal"/>
    <w:link w:val="HeaderChar"/>
    <w:uiPriority w:val="6"/>
    <w:rsid w:val="00DF69D3"/>
    <w:pPr>
      <w:tabs>
        <w:tab w:val="right" w:pos="9070"/>
      </w:tabs>
      <w:spacing w:after="200" w:line="276" w:lineRule="auto"/>
      <w:jc w:val="right"/>
    </w:pPr>
    <w:rPr>
      <w:rFonts w:asciiTheme="minorHAnsi" w:eastAsiaTheme="minorHAnsi" w:hAnsiTheme="minorHAnsi" w:cs="Arial"/>
      <w:noProof/>
      <w:color w:val="829995" w:themeColor="text2"/>
      <w:sz w:val="12"/>
      <w:szCs w:val="12"/>
      <w:lang w:eastAsia="en-US"/>
    </w:rPr>
  </w:style>
  <w:style w:type="character" w:customStyle="1" w:styleId="HeaderChar">
    <w:name w:val="Header Char"/>
    <w:basedOn w:val="DefaultParagraphFont"/>
    <w:link w:val="Header"/>
    <w:uiPriority w:val="6"/>
    <w:rsid w:val="00DF69D3"/>
    <w:rPr>
      <w:rFonts w:cs="Arial"/>
      <w:noProof/>
      <w:color w:val="829995" w:themeColor="text2"/>
      <w:sz w:val="12"/>
      <w:szCs w:val="12"/>
    </w:rPr>
  </w:style>
  <w:style w:type="paragraph" w:styleId="Footer">
    <w:name w:val="footer"/>
    <w:basedOn w:val="Normal"/>
    <w:link w:val="FooterChar"/>
    <w:uiPriority w:val="6"/>
    <w:rsid w:val="00A31B7A"/>
    <w:pPr>
      <w:pBdr>
        <w:top w:val="single" w:sz="4" w:space="12" w:color="829995" w:themeColor="text2"/>
      </w:pBdr>
      <w:tabs>
        <w:tab w:val="left" w:pos="567"/>
        <w:tab w:val="right" w:pos="9026"/>
      </w:tabs>
    </w:pPr>
    <w:rPr>
      <w:rFonts w:asciiTheme="minorHAnsi" w:eastAsiaTheme="minorHAnsi" w:hAnsiTheme="minorHAnsi" w:cs="Arial"/>
      <w:color w:val="829995" w:themeColor="text2"/>
      <w:sz w:val="12"/>
      <w:szCs w:val="12"/>
      <w:lang w:eastAsia="en-US"/>
    </w:rPr>
  </w:style>
  <w:style w:type="character" w:customStyle="1" w:styleId="FooterChar">
    <w:name w:val="Footer Char"/>
    <w:basedOn w:val="DefaultParagraphFont"/>
    <w:link w:val="Footer"/>
    <w:uiPriority w:val="6"/>
    <w:rsid w:val="00A31B7A"/>
    <w:rPr>
      <w:rFonts w:cs="Arial"/>
      <w:color w:val="829995" w:themeColor="text2"/>
      <w:sz w:val="12"/>
      <w:szCs w:val="12"/>
    </w:rPr>
  </w:style>
  <w:style w:type="paragraph" w:customStyle="1" w:styleId="Disclaimeretcheading">
    <w:name w:val="Disclaimer etc heading"/>
    <w:basedOn w:val="Normal"/>
    <w:uiPriority w:val="99"/>
    <w:semiHidden/>
    <w:rsid w:val="00A31B7A"/>
    <w:pPr>
      <w:suppressAutoHyphens/>
      <w:autoSpaceDE w:val="0"/>
      <w:autoSpaceDN w:val="0"/>
      <w:adjustRightInd w:val="0"/>
      <w:spacing w:after="180" w:line="180" w:lineRule="atLeast"/>
      <w:textAlignment w:val="center"/>
    </w:pPr>
    <w:rPr>
      <w:rFonts w:eastAsiaTheme="minorHAnsi" w:cs="Arial"/>
      <w:b/>
      <w:bCs/>
      <w:color w:val="000000"/>
      <w:sz w:val="14"/>
      <w:szCs w:val="14"/>
      <w:lang w:eastAsia="en-US"/>
    </w:rPr>
  </w:style>
  <w:style w:type="paragraph" w:customStyle="1" w:styleId="Disclaimeretctext">
    <w:name w:val="Disclaimer etc text"/>
    <w:basedOn w:val="Normal"/>
    <w:uiPriority w:val="99"/>
    <w:rsid w:val="00A31B7A"/>
    <w:pPr>
      <w:suppressAutoHyphens/>
      <w:autoSpaceDE w:val="0"/>
      <w:autoSpaceDN w:val="0"/>
      <w:adjustRightInd w:val="0"/>
      <w:spacing w:after="240" w:line="180" w:lineRule="atLeast"/>
      <w:textAlignment w:val="center"/>
    </w:pPr>
    <w:rPr>
      <w:rFonts w:eastAsiaTheme="minorHAnsi" w:cs="Arial"/>
      <w:color w:val="000000"/>
      <w:sz w:val="14"/>
      <w:szCs w:val="14"/>
      <w:lang w:eastAsia="en-US"/>
    </w:rPr>
  </w:style>
  <w:style w:type="paragraph" w:customStyle="1" w:styleId="BodyTextConfidential">
    <w:name w:val="Body Text Confidential"/>
    <w:basedOn w:val="BodyText"/>
    <w:uiPriority w:val="8"/>
    <w:rsid w:val="00A31B7A"/>
    <w:pPr>
      <w:suppressAutoHyphens/>
      <w:autoSpaceDE w:val="0"/>
      <w:autoSpaceDN w:val="0"/>
      <w:adjustRightInd w:val="0"/>
      <w:spacing w:after="260" w:line="220" w:lineRule="atLeast"/>
      <w:textAlignment w:val="center"/>
    </w:pPr>
    <w:rPr>
      <w:rFonts w:eastAsiaTheme="minorHAnsi" w:cs="Arial"/>
      <w:b/>
      <w:bCs/>
      <w:color w:val="FF2615"/>
      <w:szCs w:val="18"/>
      <w:lang w:eastAsia="en-US"/>
    </w:rPr>
  </w:style>
  <w:style w:type="paragraph" w:customStyle="1" w:styleId="Client">
    <w:name w:val="Client"/>
    <w:basedOn w:val="Normal"/>
    <w:uiPriority w:val="99"/>
    <w:semiHidden/>
    <w:rsid w:val="00A31B7A"/>
    <w:pPr>
      <w:autoSpaceDE w:val="0"/>
      <w:autoSpaceDN w:val="0"/>
      <w:adjustRightInd w:val="0"/>
      <w:spacing w:line="220" w:lineRule="atLeast"/>
      <w:textAlignment w:val="center"/>
    </w:pPr>
    <w:rPr>
      <w:rFonts w:eastAsiaTheme="minorHAnsi" w:cs="Arial"/>
      <w:color w:val="000000"/>
      <w:sz w:val="18"/>
      <w:szCs w:val="18"/>
      <w:lang w:eastAsia="en-US"/>
    </w:rPr>
  </w:style>
  <w:style w:type="paragraph" w:customStyle="1" w:styleId="PFRaddressInsidecover">
    <w:name w:val="PFR address (Inside cover)"/>
    <w:basedOn w:val="Normal"/>
    <w:uiPriority w:val="99"/>
    <w:semiHidden/>
    <w:rsid w:val="00A31B7A"/>
    <w:pPr>
      <w:suppressAutoHyphens/>
      <w:autoSpaceDE w:val="0"/>
      <w:autoSpaceDN w:val="0"/>
      <w:adjustRightInd w:val="0"/>
      <w:spacing w:before="240" w:after="480" w:line="180" w:lineRule="atLeast"/>
      <w:textAlignment w:val="center"/>
    </w:pPr>
    <w:rPr>
      <w:rFonts w:eastAsiaTheme="minorHAnsi" w:cs="Arial"/>
      <w:color w:val="000000"/>
      <w:sz w:val="14"/>
      <w:szCs w:val="14"/>
      <w:lang w:eastAsia="en-US"/>
    </w:rPr>
  </w:style>
  <w:style w:type="paragraph" w:customStyle="1" w:styleId="Execsummaryheading">
    <w:name w:val="Exec summary heading"/>
    <w:basedOn w:val="Heading1"/>
    <w:uiPriority w:val="99"/>
    <w:semiHidden/>
    <w:rsid w:val="00A31B7A"/>
    <w:pPr>
      <w:numPr>
        <w:numId w:val="0"/>
      </w:numPr>
    </w:pPr>
    <w:rPr>
      <w:rFonts w:cstheme="minorBidi"/>
      <w:szCs w:val="22"/>
      <w:lang w:eastAsia="en-US"/>
    </w:rPr>
  </w:style>
  <w:style w:type="paragraph" w:styleId="ListNumber">
    <w:name w:val="List Number"/>
    <w:basedOn w:val="BodyText"/>
    <w:link w:val="ListNumberChar"/>
    <w:uiPriority w:val="4"/>
    <w:qFormat/>
    <w:rsid w:val="00D553DB"/>
    <w:pPr>
      <w:numPr>
        <w:numId w:val="35"/>
      </w:numPr>
      <w:spacing w:after="120"/>
      <w:ind w:left="568" w:hanging="284"/>
    </w:pPr>
  </w:style>
  <w:style w:type="character" w:customStyle="1" w:styleId="ListNumberChar">
    <w:name w:val="List Number Char"/>
    <w:basedOn w:val="DefaultParagraphFont"/>
    <w:link w:val="ListNumber"/>
    <w:uiPriority w:val="4"/>
    <w:rsid w:val="00D553DB"/>
    <w:rPr>
      <w:rFonts w:ascii="Arial" w:eastAsia="Times New Roman" w:hAnsi="Arial" w:cs="Times New Roman"/>
      <w:sz w:val="20"/>
      <w:lang w:eastAsia="en-NZ"/>
    </w:rPr>
  </w:style>
  <w:style w:type="paragraph" w:customStyle="1" w:styleId="Execsumnameaddress">
    <w:name w:val="Exec sum name_address"/>
    <w:basedOn w:val="Normal"/>
    <w:rsid w:val="00A31B7A"/>
    <w:pPr>
      <w:suppressAutoHyphens/>
      <w:autoSpaceDE w:val="0"/>
      <w:autoSpaceDN w:val="0"/>
      <w:adjustRightInd w:val="0"/>
      <w:spacing w:line="180" w:lineRule="atLeast"/>
      <w:textAlignment w:val="center"/>
    </w:pPr>
    <w:rPr>
      <w:rFonts w:eastAsiaTheme="minorHAnsi" w:cs="Arial"/>
      <w:color w:val="000000"/>
      <w:sz w:val="14"/>
      <w:szCs w:val="14"/>
      <w:lang w:eastAsia="en-US"/>
    </w:rPr>
  </w:style>
  <w:style w:type="character" w:styleId="Hyperlink">
    <w:name w:val="Hyperlink"/>
    <w:basedOn w:val="DefaultParagraphFont"/>
    <w:uiPriority w:val="99"/>
    <w:rsid w:val="00D553DB"/>
    <w:rPr>
      <w:color w:val="04A9C7"/>
      <w:u w:val="single"/>
    </w:rPr>
  </w:style>
  <w:style w:type="paragraph" w:styleId="ListBullet">
    <w:name w:val="List Bullet"/>
    <w:basedOn w:val="BodyText"/>
    <w:uiPriority w:val="3"/>
    <w:qFormat/>
    <w:rsid w:val="00D553DB"/>
    <w:pPr>
      <w:numPr>
        <w:numId w:val="41"/>
      </w:numPr>
      <w:spacing w:after="120"/>
      <w:ind w:left="568" w:hanging="284"/>
    </w:pPr>
  </w:style>
  <w:style w:type="paragraph" w:styleId="BalloonText">
    <w:name w:val="Balloon Text"/>
    <w:basedOn w:val="Normal"/>
    <w:link w:val="BalloonTextChar"/>
    <w:uiPriority w:val="99"/>
    <w:semiHidden/>
    <w:unhideWhenUsed/>
    <w:rsid w:val="00A31B7A"/>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A31B7A"/>
    <w:rPr>
      <w:rFonts w:ascii="Tahoma" w:hAnsi="Tahoma" w:cs="Tahoma"/>
      <w:sz w:val="16"/>
      <w:szCs w:val="16"/>
    </w:rPr>
  </w:style>
  <w:style w:type="paragraph" w:styleId="TOC2">
    <w:name w:val="toc 2"/>
    <w:basedOn w:val="TOC1"/>
    <w:next w:val="TOC1"/>
    <w:uiPriority w:val="39"/>
    <w:rsid w:val="00A31B7A"/>
    <w:pPr>
      <w:tabs>
        <w:tab w:val="clear" w:pos="680"/>
      </w:tabs>
      <w:spacing w:before="0"/>
      <w:ind w:left="1276" w:hanging="567"/>
    </w:pPr>
    <w:rPr>
      <w:b w:val="0"/>
    </w:rPr>
  </w:style>
  <w:style w:type="paragraph" w:styleId="TOC1">
    <w:name w:val="toc 1"/>
    <w:basedOn w:val="Normal"/>
    <w:next w:val="Normal"/>
    <w:uiPriority w:val="39"/>
    <w:rsid w:val="00384EE2"/>
    <w:pPr>
      <w:tabs>
        <w:tab w:val="left" w:pos="680"/>
        <w:tab w:val="right" w:leader="dot" w:pos="9070"/>
      </w:tabs>
      <w:spacing w:before="240" w:after="120" w:line="276" w:lineRule="auto"/>
      <w:ind w:left="680" w:hanging="680"/>
    </w:pPr>
    <w:rPr>
      <w:b/>
      <w:noProof/>
    </w:rPr>
  </w:style>
  <w:style w:type="paragraph" w:customStyle="1" w:styleId="Tablecaption">
    <w:name w:val="Table caption"/>
    <w:basedOn w:val="Normal"/>
    <w:uiPriority w:val="5"/>
    <w:rsid w:val="00053FC8"/>
    <w:pPr>
      <w:keepNext/>
      <w:spacing w:before="200" w:after="80"/>
    </w:pPr>
    <w:rPr>
      <w:bCs/>
      <w:iCs/>
      <w:sz w:val="16"/>
      <w:szCs w:val="18"/>
    </w:rPr>
  </w:style>
  <w:style w:type="paragraph" w:customStyle="1" w:styleId="LandscapeHeader">
    <w:name w:val="Landscape Header"/>
    <w:basedOn w:val="Normal"/>
    <w:uiPriority w:val="6"/>
    <w:rsid w:val="00DF69D3"/>
    <w:pPr>
      <w:tabs>
        <w:tab w:val="right" w:pos="14002"/>
      </w:tabs>
      <w:spacing w:after="200" w:line="276" w:lineRule="auto"/>
      <w:jc w:val="right"/>
    </w:pPr>
    <w:rPr>
      <w:rFonts w:asciiTheme="minorHAnsi" w:eastAsiaTheme="minorHAnsi" w:hAnsiTheme="minorHAnsi" w:cs="Arial"/>
      <w:noProof/>
      <w:color w:val="829995" w:themeColor="text2"/>
      <w:sz w:val="12"/>
      <w:szCs w:val="12"/>
      <w:lang w:eastAsia="en-US"/>
    </w:rPr>
  </w:style>
  <w:style w:type="table" w:styleId="TableGrid">
    <w:name w:val="Table Grid"/>
    <w:basedOn w:val="TableNormal"/>
    <w:uiPriority w:val="59"/>
    <w:rsid w:val="00A31B7A"/>
    <w:pPr>
      <w:spacing w:after="0" w:line="240" w:lineRule="auto"/>
    </w:pPr>
    <w:rPr>
      <w:rFonts w:ascii="Arial" w:eastAsia="Times New Roman" w:hAnsi="Arial" w:cs="Times New Roman"/>
      <w:sz w:val="20"/>
      <w:szCs w:val="24"/>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next w:val="BodyText"/>
    <w:uiPriority w:val="3"/>
    <w:qFormat/>
    <w:rsid w:val="00A31B7A"/>
    <w:pPr>
      <w:spacing w:before="120"/>
    </w:pPr>
    <w:rPr>
      <w:rFonts w:ascii="Arial" w:hAnsi="Arial" w:cs="Arial"/>
      <w:bCs/>
      <w:color w:val="000000"/>
      <w:sz w:val="16"/>
      <w:szCs w:val="14"/>
    </w:rPr>
  </w:style>
  <w:style w:type="paragraph" w:customStyle="1" w:styleId="AppendixHeading">
    <w:name w:val="Appendix Heading"/>
    <w:basedOn w:val="Heading1"/>
    <w:uiPriority w:val="7"/>
    <w:qFormat/>
    <w:rsid w:val="00A31B7A"/>
    <w:pPr>
      <w:numPr>
        <w:numId w:val="0"/>
      </w:numPr>
    </w:pPr>
    <w:rPr>
      <w:sz w:val="28"/>
    </w:rPr>
  </w:style>
  <w:style w:type="paragraph" w:customStyle="1" w:styleId="Forfurtherinfo">
    <w:name w:val="For further info"/>
    <w:basedOn w:val="Normal"/>
    <w:uiPriority w:val="99"/>
    <w:semiHidden/>
    <w:qFormat/>
    <w:rsid w:val="00A31B7A"/>
    <w:rPr>
      <w:rFonts w:eastAsiaTheme="minorHAnsi" w:cs="Arial"/>
      <w:b/>
      <w:bCs/>
      <w:sz w:val="21"/>
      <w:szCs w:val="22"/>
      <w:lang w:eastAsia="en-US"/>
    </w:rPr>
  </w:style>
  <w:style w:type="paragraph" w:customStyle="1" w:styleId="Tablefooter">
    <w:name w:val="Table footer"/>
    <w:basedOn w:val="Disclaimeretctext"/>
    <w:uiPriority w:val="5"/>
    <w:qFormat/>
    <w:rsid w:val="00A31B7A"/>
    <w:pPr>
      <w:spacing w:before="60"/>
      <w:contextualSpacing/>
    </w:pPr>
  </w:style>
  <w:style w:type="paragraph" w:styleId="DocumentMap">
    <w:name w:val="Document Map"/>
    <w:basedOn w:val="Normal"/>
    <w:link w:val="DocumentMapChar"/>
    <w:uiPriority w:val="99"/>
    <w:semiHidden/>
    <w:rsid w:val="00A31B7A"/>
    <w:rPr>
      <w:rFonts w:ascii="Tahoma" w:eastAsiaTheme="minorHAnsi" w:hAnsi="Tahoma" w:cs="Tahoma"/>
      <w:sz w:val="16"/>
      <w:szCs w:val="16"/>
      <w:lang w:eastAsia="en-US"/>
    </w:rPr>
  </w:style>
  <w:style w:type="character" w:customStyle="1" w:styleId="DocumentMapChar">
    <w:name w:val="Document Map Char"/>
    <w:basedOn w:val="DefaultParagraphFont"/>
    <w:link w:val="DocumentMap"/>
    <w:uiPriority w:val="99"/>
    <w:semiHidden/>
    <w:rsid w:val="00A31B7A"/>
    <w:rPr>
      <w:rFonts w:ascii="Tahoma" w:hAnsi="Tahoma" w:cs="Tahoma"/>
      <w:sz w:val="16"/>
      <w:szCs w:val="16"/>
    </w:rPr>
  </w:style>
  <w:style w:type="paragraph" w:customStyle="1" w:styleId="TableText">
    <w:name w:val="Table Text"/>
    <w:basedOn w:val="Normal"/>
    <w:uiPriority w:val="5"/>
    <w:qFormat/>
    <w:rsid w:val="00DF69D3"/>
    <w:pPr>
      <w:spacing w:before="60" w:after="60"/>
    </w:pPr>
    <w:rPr>
      <w:rFonts w:eastAsiaTheme="minorEastAsia" w:cstheme="minorBidi"/>
      <w:sz w:val="16"/>
      <w:szCs w:val="18"/>
      <w:lang w:eastAsia="en-US"/>
    </w:rPr>
  </w:style>
  <w:style w:type="character" w:styleId="CommentReference">
    <w:name w:val="annotation reference"/>
    <w:basedOn w:val="DefaultParagraphFont"/>
    <w:uiPriority w:val="99"/>
    <w:semiHidden/>
    <w:rsid w:val="00A31B7A"/>
    <w:rPr>
      <w:sz w:val="16"/>
      <w:szCs w:val="16"/>
    </w:rPr>
  </w:style>
  <w:style w:type="paragraph" w:styleId="CommentText">
    <w:name w:val="annotation text"/>
    <w:basedOn w:val="Normal"/>
    <w:link w:val="CommentTextChar"/>
    <w:uiPriority w:val="99"/>
    <w:semiHidden/>
    <w:rsid w:val="00A31B7A"/>
    <w:rPr>
      <w:rFonts w:eastAsiaTheme="minorHAnsi" w:cstheme="minorBidi"/>
      <w:szCs w:val="20"/>
      <w:lang w:eastAsia="en-US"/>
    </w:rPr>
  </w:style>
  <w:style w:type="character" w:customStyle="1" w:styleId="CommentTextChar">
    <w:name w:val="Comment Text Char"/>
    <w:basedOn w:val="DefaultParagraphFont"/>
    <w:link w:val="CommentText"/>
    <w:uiPriority w:val="99"/>
    <w:semiHidden/>
    <w:rsid w:val="00A31B7A"/>
    <w:rPr>
      <w:rFonts w:ascii="Arial" w:hAnsi="Arial"/>
      <w:sz w:val="20"/>
      <w:szCs w:val="20"/>
    </w:rPr>
  </w:style>
  <w:style w:type="paragraph" w:styleId="CommentSubject">
    <w:name w:val="annotation subject"/>
    <w:basedOn w:val="CommentText"/>
    <w:next w:val="CommentText"/>
    <w:link w:val="CommentSubjectChar"/>
    <w:uiPriority w:val="99"/>
    <w:semiHidden/>
    <w:rsid w:val="00A31B7A"/>
    <w:rPr>
      <w:b/>
      <w:bCs/>
    </w:rPr>
  </w:style>
  <w:style w:type="character" w:customStyle="1" w:styleId="CommentSubjectChar">
    <w:name w:val="Comment Subject Char"/>
    <w:basedOn w:val="CommentTextChar"/>
    <w:link w:val="CommentSubject"/>
    <w:uiPriority w:val="99"/>
    <w:semiHidden/>
    <w:rsid w:val="00A31B7A"/>
    <w:rPr>
      <w:rFonts w:ascii="Arial" w:hAnsi="Arial"/>
      <w:b/>
      <w:bCs/>
      <w:sz w:val="20"/>
      <w:szCs w:val="20"/>
    </w:rPr>
  </w:style>
  <w:style w:type="paragraph" w:styleId="Title">
    <w:name w:val="Title"/>
    <w:basedOn w:val="Normal"/>
    <w:next w:val="Normal"/>
    <w:link w:val="TitleChar"/>
    <w:uiPriority w:val="10"/>
    <w:qFormat/>
    <w:rsid w:val="00DF69D3"/>
    <w:pPr>
      <w:spacing w:before="240" w:after="240"/>
    </w:pPr>
    <w:rPr>
      <w:rFonts w:cs="Arial"/>
      <w:b/>
      <w:color w:val="3E5D58"/>
      <w:sz w:val="32"/>
    </w:rPr>
  </w:style>
  <w:style w:type="character" w:customStyle="1" w:styleId="TitleChar">
    <w:name w:val="Title Char"/>
    <w:basedOn w:val="DefaultParagraphFont"/>
    <w:link w:val="Title"/>
    <w:uiPriority w:val="10"/>
    <w:rsid w:val="00DF69D3"/>
    <w:rPr>
      <w:rFonts w:ascii="Arial" w:eastAsia="Times New Roman" w:hAnsi="Arial" w:cs="Arial"/>
      <w:b/>
      <w:color w:val="3E5D58"/>
      <w:sz w:val="32"/>
      <w:szCs w:val="24"/>
      <w:lang w:eastAsia="en-NZ"/>
    </w:rPr>
  </w:style>
  <w:style w:type="paragraph" w:styleId="FootnoteText">
    <w:name w:val="footnote text"/>
    <w:basedOn w:val="Normal"/>
    <w:link w:val="FootnoteTextChar"/>
    <w:uiPriority w:val="99"/>
    <w:semiHidden/>
    <w:rsid w:val="00A31B7A"/>
    <w:rPr>
      <w:rFonts w:eastAsiaTheme="minorHAnsi" w:cstheme="minorBidi"/>
      <w:szCs w:val="20"/>
      <w:lang w:eastAsia="en-US"/>
    </w:rPr>
  </w:style>
  <w:style w:type="character" w:customStyle="1" w:styleId="FootnoteTextChar">
    <w:name w:val="Footnote Text Char"/>
    <w:basedOn w:val="DefaultParagraphFont"/>
    <w:link w:val="FootnoteText"/>
    <w:uiPriority w:val="99"/>
    <w:semiHidden/>
    <w:rsid w:val="00A31B7A"/>
    <w:rPr>
      <w:rFonts w:ascii="Arial" w:hAnsi="Arial"/>
      <w:sz w:val="20"/>
      <w:szCs w:val="20"/>
    </w:rPr>
  </w:style>
  <w:style w:type="character" w:styleId="FootnoteReference">
    <w:name w:val="footnote reference"/>
    <w:basedOn w:val="DefaultParagraphFont"/>
    <w:uiPriority w:val="99"/>
    <w:semiHidden/>
    <w:rsid w:val="00A31B7A"/>
    <w:rPr>
      <w:vertAlign w:val="superscript"/>
    </w:rPr>
  </w:style>
  <w:style w:type="character" w:styleId="BookTitle">
    <w:name w:val="Book Title"/>
    <w:basedOn w:val="DefaultParagraphFont"/>
    <w:uiPriority w:val="99"/>
    <w:semiHidden/>
    <w:qFormat/>
    <w:rsid w:val="00A31B7A"/>
    <w:rPr>
      <w:b/>
      <w:bCs/>
      <w:smallCaps/>
      <w:spacing w:val="5"/>
    </w:rPr>
  </w:style>
  <w:style w:type="paragraph" w:styleId="ListNumber2">
    <w:name w:val="List Number 2"/>
    <w:basedOn w:val="ListNumber"/>
    <w:uiPriority w:val="4"/>
    <w:rsid w:val="004D508F"/>
    <w:pPr>
      <w:numPr>
        <w:ilvl w:val="1"/>
      </w:numPr>
      <w:ind w:left="851" w:hanging="284"/>
    </w:pPr>
  </w:style>
  <w:style w:type="paragraph" w:styleId="ListNumber3">
    <w:name w:val="List Number 3"/>
    <w:basedOn w:val="ListNumber2"/>
    <w:uiPriority w:val="4"/>
    <w:rsid w:val="004D508F"/>
    <w:pPr>
      <w:numPr>
        <w:ilvl w:val="2"/>
      </w:numPr>
      <w:ind w:left="1135" w:hanging="284"/>
    </w:pPr>
  </w:style>
  <w:style w:type="paragraph" w:styleId="ListNumber4">
    <w:name w:val="List Number 4"/>
    <w:basedOn w:val="ListNumber3"/>
    <w:uiPriority w:val="99"/>
    <w:semiHidden/>
    <w:rsid w:val="00A31B7A"/>
    <w:pPr>
      <w:numPr>
        <w:ilvl w:val="3"/>
      </w:numPr>
    </w:pPr>
  </w:style>
  <w:style w:type="paragraph" w:styleId="ListNumber5">
    <w:name w:val="List Number 5"/>
    <w:basedOn w:val="ListNumber4"/>
    <w:uiPriority w:val="99"/>
    <w:semiHidden/>
    <w:rsid w:val="00A31B7A"/>
    <w:pPr>
      <w:numPr>
        <w:ilvl w:val="4"/>
      </w:numPr>
    </w:pPr>
  </w:style>
  <w:style w:type="paragraph" w:styleId="ListBullet2">
    <w:name w:val="List Bullet 2"/>
    <w:basedOn w:val="ListBullet"/>
    <w:uiPriority w:val="3"/>
    <w:rsid w:val="00DF69D3"/>
    <w:pPr>
      <w:numPr>
        <w:ilvl w:val="1"/>
      </w:numPr>
      <w:ind w:left="851" w:hanging="284"/>
    </w:pPr>
  </w:style>
  <w:style w:type="paragraph" w:styleId="ListBullet3">
    <w:name w:val="List Bullet 3"/>
    <w:basedOn w:val="ListBullet2"/>
    <w:uiPriority w:val="3"/>
    <w:rsid w:val="00DF69D3"/>
    <w:pPr>
      <w:numPr>
        <w:ilvl w:val="2"/>
      </w:numPr>
      <w:ind w:left="1135" w:hanging="284"/>
    </w:pPr>
  </w:style>
  <w:style w:type="paragraph" w:customStyle="1" w:styleId="TableTextBullets">
    <w:name w:val="Table Text Bullets"/>
    <w:basedOn w:val="Normal"/>
    <w:uiPriority w:val="5"/>
    <w:qFormat/>
    <w:rsid w:val="00DF69D3"/>
    <w:pPr>
      <w:numPr>
        <w:numId w:val="42"/>
      </w:numPr>
      <w:spacing w:before="20" w:after="20" w:line="240" w:lineRule="atLeast"/>
    </w:pPr>
    <w:rPr>
      <w:sz w:val="16"/>
      <w:szCs w:val="20"/>
    </w:rPr>
  </w:style>
  <w:style w:type="paragraph" w:customStyle="1" w:styleId="TableTextNumbering">
    <w:name w:val="Table Text Numbering"/>
    <w:basedOn w:val="Normal"/>
    <w:uiPriority w:val="5"/>
    <w:qFormat/>
    <w:rsid w:val="00DF69D3"/>
    <w:pPr>
      <w:numPr>
        <w:numId w:val="43"/>
      </w:numPr>
      <w:spacing w:before="20" w:after="20" w:line="240" w:lineRule="atLeast"/>
    </w:pPr>
    <w:rPr>
      <w:rFonts w:eastAsiaTheme="minorEastAsia" w:cstheme="minorBidi"/>
      <w:sz w:val="16"/>
      <w:szCs w:val="20"/>
    </w:rPr>
  </w:style>
  <w:style w:type="paragraph" w:customStyle="1" w:styleId="TextBoxText">
    <w:name w:val="Text Box Text"/>
    <w:basedOn w:val="BodyText"/>
    <w:uiPriority w:val="10"/>
    <w:qFormat/>
    <w:rsid w:val="00A31B7A"/>
    <w:pPr>
      <w:suppressAutoHyphens/>
      <w:autoSpaceDE w:val="0"/>
      <w:autoSpaceDN w:val="0"/>
      <w:adjustRightInd w:val="0"/>
      <w:spacing w:after="260" w:line="260" w:lineRule="atLeast"/>
      <w:textAlignment w:val="center"/>
    </w:pPr>
    <w:rPr>
      <w:rFonts w:eastAsiaTheme="minorHAnsi" w:cs="Arial"/>
      <w:color w:val="000000"/>
      <w:sz w:val="17"/>
      <w:szCs w:val="17"/>
      <w:lang w:eastAsia="en-US"/>
    </w:rPr>
  </w:style>
  <w:style w:type="paragraph" w:styleId="BodyTextIndent">
    <w:name w:val="Body Text Indent"/>
    <w:basedOn w:val="Normal"/>
    <w:link w:val="BodyTextIndentChar"/>
    <w:rsid w:val="00A31B7A"/>
    <w:pPr>
      <w:spacing w:after="200" w:line="276" w:lineRule="auto"/>
      <w:ind w:left="567"/>
    </w:pPr>
  </w:style>
  <w:style w:type="character" w:customStyle="1" w:styleId="BodyTextIndentChar">
    <w:name w:val="Body Text Indent Char"/>
    <w:basedOn w:val="DefaultParagraphFont"/>
    <w:link w:val="BodyTextIndent"/>
    <w:rsid w:val="00A31B7A"/>
    <w:rPr>
      <w:rFonts w:ascii="Arial" w:eastAsia="Times New Roman" w:hAnsi="Arial" w:cs="Times New Roman"/>
      <w:sz w:val="20"/>
      <w:szCs w:val="24"/>
      <w:lang w:eastAsia="en-NZ"/>
    </w:rPr>
  </w:style>
  <w:style w:type="numbering" w:customStyle="1" w:styleId="Bullets">
    <w:name w:val="Bullets"/>
    <w:uiPriority w:val="99"/>
    <w:rsid w:val="00A31B7A"/>
    <w:pPr>
      <w:numPr>
        <w:numId w:val="2"/>
      </w:numPr>
    </w:pPr>
  </w:style>
  <w:style w:type="paragraph" w:styleId="BodyTextIndent2">
    <w:name w:val="Body Text Indent 2"/>
    <w:basedOn w:val="BodyTextIndent"/>
    <w:link w:val="BodyTextIndent2Char"/>
    <w:rsid w:val="00A31B7A"/>
    <w:pPr>
      <w:spacing w:before="120"/>
      <w:ind w:left="851"/>
    </w:pPr>
    <w:rPr>
      <w:szCs w:val="22"/>
    </w:rPr>
  </w:style>
  <w:style w:type="character" w:customStyle="1" w:styleId="BodyTextIndent2Char">
    <w:name w:val="Body Text Indent 2 Char"/>
    <w:basedOn w:val="DefaultParagraphFont"/>
    <w:link w:val="BodyTextIndent2"/>
    <w:rsid w:val="00A31B7A"/>
    <w:rPr>
      <w:rFonts w:ascii="Arial" w:eastAsia="Times New Roman" w:hAnsi="Arial" w:cs="Times New Roman"/>
      <w:sz w:val="20"/>
      <w:lang w:eastAsia="en-NZ"/>
    </w:rPr>
  </w:style>
  <w:style w:type="character" w:styleId="PlaceholderText">
    <w:name w:val="Placeholder Text"/>
    <w:basedOn w:val="DefaultParagraphFont"/>
    <w:uiPriority w:val="99"/>
    <w:semiHidden/>
    <w:rsid w:val="00A31B7A"/>
    <w:rPr>
      <w:color w:val="808080"/>
    </w:rPr>
  </w:style>
  <w:style w:type="paragraph" w:customStyle="1" w:styleId="ClientRef">
    <w:name w:val="Client Ref"/>
    <w:basedOn w:val="Client"/>
    <w:uiPriority w:val="99"/>
    <w:semiHidden/>
    <w:rsid w:val="00A31B7A"/>
    <w:pPr>
      <w:spacing w:after="480"/>
    </w:pPr>
  </w:style>
  <w:style w:type="paragraph" w:customStyle="1" w:styleId="TableNotes">
    <w:name w:val="Table Notes"/>
    <w:basedOn w:val="Normal"/>
    <w:uiPriority w:val="10"/>
    <w:semiHidden/>
    <w:rsid w:val="00A31B7A"/>
    <w:pPr>
      <w:spacing w:after="240"/>
    </w:pPr>
    <w:rPr>
      <w:i/>
      <w:color w:val="595959" w:themeColor="text1" w:themeTint="A6"/>
    </w:rPr>
  </w:style>
  <w:style w:type="table" w:styleId="MediumGrid3-Accent3">
    <w:name w:val="Medium Grid 3 Accent 3"/>
    <w:basedOn w:val="TableNormal"/>
    <w:uiPriority w:val="69"/>
    <w:unhideWhenUsed/>
    <w:rsid w:val="00A31B7A"/>
    <w:pPr>
      <w:spacing w:after="0" w:line="240" w:lineRule="auto"/>
    </w:pPr>
    <w:rPr>
      <w:rFonts w:ascii="Arial" w:eastAsia="Times New Roman" w:hAnsi="Arial" w:cs="Times New Roman"/>
      <w:sz w:val="20"/>
      <w:szCs w:val="24"/>
      <w:lang w:eastAsia="en-NZ"/>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3DFC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6812C"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6812C"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6812C"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6812C"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6C091"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6C091" w:themeFill="accent3" w:themeFillTint="7F"/>
      </w:tcPr>
    </w:tblStylePr>
  </w:style>
  <w:style w:type="paragraph" w:customStyle="1" w:styleId="Table2ndlevelheading">
    <w:name w:val="Table 2nd level heading"/>
    <w:basedOn w:val="Normal"/>
    <w:uiPriority w:val="5"/>
    <w:rsid w:val="004D508F"/>
    <w:pPr>
      <w:autoSpaceDE w:val="0"/>
      <w:autoSpaceDN w:val="0"/>
      <w:adjustRightInd w:val="0"/>
      <w:spacing w:before="60" w:after="60"/>
      <w:textAlignment w:val="center"/>
    </w:pPr>
    <w:rPr>
      <w:rFonts w:eastAsiaTheme="minorHAnsi" w:cs="Arial"/>
      <w:b/>
      <w:bCs/>
      <w:color w:val="829995" w:themeColor="text2"/>
      <w:kern w:val="22"/>
      <w:sz w:val="16"/>
      <w:szCs w:val="18"/>
      <w:lang w:eastAsia="en-US"/>
    </w:rPr>
  </w:style>
  <w:style w:type="paragraph" w:customStyle="1" w:styleId="Hiddentext">
    <w:name w:val="Hidden text"/>
    <w:basedOn w:val="BodyText"/>
    <w:uiPriority w:val="99"/>
    <w:semiHidden/>
    <w:rsid w:val="00A31B7A"/>
    <w:rPr>
      <w:b/>
      <w:vanish/>
      <w:color w:val="FF6600"/>
    </w:rPr>
  </w:style>
  <w:style w:type="paragraph" w:styleId="Index1">
    <w:name w:val="index 1"/>
    <w:basedOn w:val="Normal"/>
    <w:next w:val="Normal"/>
    <w:uiPriority w:val="99"/>
    <w:semiHidden/>
    <w:rsid w:val="00A31B7A"/>
    <w:pPr>
      <w:ind w:left="220" w:hanging="220"/>
    </w:pPr>
  </w:style>
  <w:style w:type="paragraph" w:styleId="Index2">
    <w:name w:val="index 2"/>
    <w:basedOn w:val="Normal"/>
    <w:next w:val="Normal"/>
    <w:uiPriority w:val="99"/>
    <w:semiHidden/>
    <w:rsid w:val="00A31B7A"/>
    <w:pPr>
      <w:ind w:left="440" w:hanging="220"/>
    </w:pPr>
  </w:style>
  <w:style w:type="paragraph" w:styleId="Index3">
    <w:name w:val="index 3"/>
    <w:basedOn w:val="Normal"/>
    <w:next w:val="Normal"/>
    <w:uiPriority w:val="99"/>
    <w:semiHidden/>
    <w:rsid w:val="00A31B7A"/>
    <w:pPr>
      <w:ind w:left="660" w:hanging="220"/>
    </w:pPr>
  </w:style>
  <w:style w:type="paragraph" w:styleId="Index4">
    <w:name w:val="index 4"/>
    <w:basedOn w:val="Normal"/>
    <w:next w:val="Normal"/>
    <w:uiPriority w:val="99"/>
    <w:semiHidden/>
    <w:rsid w:val="00A31B7A"/>
    <w:pPr>
      <w:ind w:left="880" w:hanging="220"/>
    </w:pPr>
  </w:style>
  <w:style w:type="paragraph" w:styleId="Index5">
    <w:name w:val="index 5"/>
    <w:basedOn w:val="Normal"/>
    <w:next w:val="Normal"/>
    <w:uiPriority w:val="99"/>
    <w:semiHidden/>
    <w:rsid w:val="00A31B7A"/>
    <w:pPr>
      <w:ind w:left="1100" w:hanging="220"/>
    </w:pPr>
  </w:style>
  <w:style w:type="paragraph" w:styleId="Index6">
    <w:name w:val="index 6"/>
    <w:basedOn w:val="Normal"/>
    <w:next w:val="Normal"/>
    <w:uiPriority w:val="99"/>
    <w:semiHidden/>
    <w:rsid w:val="00A31B7A"/>
    <w:pPr>
      <w:ind w:left="1320" w:hanging="220"/>
    </w:pPr>
  </w:style>
  <w:style w:type="paragraph" w:styleId="Index7">
    <w:name w:val="index 7"/>
    <w:basedOn w:val="Normal"/>
    <w:next w:val="Normal"/>
    <w:uiPriority w:val="99"/>
    <w:semiHidden/>
    <w:rsid w:val="00A31B7A"/>
    <w:pPr>
      <w:ind w:left="1540" w:hanging="220"/>
    </w:pPr>
  </w:style>
  <w:style w:type="paragraph" w:styleId="Index8">
    <w:name w:val="index 8"/>
    <w:basedOn w:val="Normal"/>
    <w:next w:val="Normal"/>
    <w:uiPriority w:val="99"/>
    <w:semiHidden/>
    <w:rsid w:val="00A31B7A"/>
    <w:pPr>
      <w:ind w:left="1760" w:hanging="220"/>
    </w:pPr>
  </w:style>
  <w:style w:type="paragraph" w:styleId="Index9">
    <w:name w:val="index 9"/>
    <w:basedOn w:val="Normal"/>
    <w:next w:val="Normal"/>
    <w:uiPriority w:val="99"/>
    <w:semiHidden/>
    <w:rsid w:val="00A31B7A"/>
    <w:pPr>
      <w:ind w:left="1980" w:hanging="220"/>
    </w:pPr>
  </w:style>
  <w:style w:type="paragraph" w:customStyle="1" w:styleId="LandscapeFooter">
    <w:name w:val="Landscape Footer"/>
    <w:basedOn w:val="Normal"/>
    <w:uiPriority w:val="6"/>
    <w:rsid w:val="00A31B7A"/>
    <w:pPr>
      <w:pBdr>
        <w:top w:val="single" w:sz="4" w:space="12" w:color="829995" w:themeColor="text2"/>
      </w:pBdr>
      <w:tabs>
        <w:tab w:val="left" w:pos="567"/>
        <w:tab w:val="right" w:pos="14002"/>
      </w:tabs>
    </w:pPr>
    <w:rPr>
      <w:rFonts w:asciiTheme="minorHAnsi" w:eastAsiaTheme="minorHAnsi" w:hAnsiTheme="minorHAnsi" w:cs="Arial"/>
      <w:noProof/>
      <w:color w:val="829995" w:themeColor="text2"/>
      <w:sz w:val="12"/>
      <w:szCs w:val="12"/>
      <w:lang w:eastAsia="en-US"/>
    </w:rPr>
  </w:style>
  <w:style w:type="paragraph" w:styleId="ListBullet4">
    <w:name w:val="List Bullet 4"/>
    <w:basedOn w:val="Normal"/>
    <w:uiPriority w:val="99"/>
    <w:semiHidden/>
    <w:rsid w:val="00A31B7A"/>
    <w:pPr>
      <w:numPr>
        <w:ilvl w:val="3"/>
        <w:numId w:val="29"/>
      </w:numPr>
    </w:pPr>
  </w:style>
  <w:style w:type="paragraph" w:styleId="ListBullet5">
    <w:name w:val="List Bullet 5"/>
    <w:basedOn w:val="Normal"/>
    <w:uiPriority w:val="99"/>
    <w:semiHidden/>
    <w:rsid w:val="00A31B7A"/>
    <w:pPr>
      <w:numPr>
        <w:ilvl w:val="4"/>
        <w:numId w:val="29"/>
      </w:numPr>
    </w:pPr>
  </w:style>
  <w:style w:type="paragraph" w:customStyle="1" w:styleId="ListBulletSpaced">
    <w:name w:val="List Bullet Spaced"/>
    <w:basedOn w:val="ListBullet"/>
    <w:uiPriority w:val="10"/>
    <w:rsid w:val="00A31B7A"/>
    <w:pPr>
      <w:ind w:left="700"/>
    </w:pPr>
  </w:style>
  <w:style w:type="paragraph" w:styleId="ListParagraph">
    <w:name w:val="List Paragraph"/>
    <w:basedOn w:val="Normal"/>
    <w:uiPriority w:val="99"/>
    <w:semiHidden/>
    <w:rsid w:val="00A31B7A"/>
    <w:pPr>
      <w:ind w:left="720"/>
      <w:contextualSpacing/>
    </w:pPr>
  </w:style>
  <w:style w:type="character" w:styleId="PageNumber">
    <w:name w:val="page number"/>
    <w:uiPriority w:val="99"/>
    <w:semiHidden/>
    <w:rsid w:val="00A31B7A"/>
  </w:style>
  <w:style w:type="paragraph" w:customStyle="1" w:styleId="SubjectText">
    <w:name w:val="Subject Text"/>
    <w:basedOn w:val="Normal"/>
    <w:uiPriority w:val="99"/>
    <w:semiHidden/>
    <w:rsid w:val="00A31B7A"/>
    <w:rPr>
      <w:rFonts w:ascii="Arial Bold" w:hAnsi="Arial Bold"/>
      <w:b/>
      <w:caps/>
      <w:sz w:val="28"/>
    </w:rPr>
  </w:style>
  <w:style w:type="table" w:customStyle="1" w:styleId="RptTable2">
    <w:name w:val="Rpt Table 2"/>
    <w:basedOn w:val="TableNormal"/>
    <w:uiPriority w:val="99"/>
    <w:rsid w:val="00DF69D3"/>
    <w:pPr>
      <w:spacing w:before="60" w:after="60" w:line="240" w:lineRule="auto"/>
      <w:jc w:val="center"/>
    </w:p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AE9" w:themeFill="text2" w:themeFillTint="33"/>
      <w:vAlign w:val="center"/>
    </w:tcPr>
    <w:tblStylePr w:type="firstRow">
      <w:pPr>
        <w:wordWrap/>
        <w:spacing w:beforeLines="0" w:before="60" w:beforeAutospacing="0" w:afterLines="0" w:after="60" w:afterAutospacing="0" w:line="240" w:lineRule="auto"/>
        <w:contextualSpacing w:val="0"/>
        <w:jc w:val="center"/>
      </w:pPr>
      <w:rPr>
        <w:color w:val="FFFFFF" w:themeColor="background1"/>
      </w:rPr>
      <w:tblPr/>
      <w:tcPr>
        <w:tcBorders>
          <w:top w:val="nil"/>
          <w:left w:val="nil"/>
          <w:bottom w:val="single" w:sz="24" w:space="0" w:color="FFFFFF" w:themeColor="background1"/>
          <w:right w:val="nil"/>
          <w:insideH w:val="nil"/>
          <w:insideV w:val="single" w:sz="4" w:space="0" w:color="FFFFFF" w:themeColor="background1"/>
          <w:tl2br w:val="nil"/>
          <w:tr2bl w:val="nil"/>
        </w:tcBorders>
        <w:shd w:val="clear" w:color="auto" w:fill="829995" w:themeFill="text2"/>
        <w:vAlign w:val="top"/>
      </w:tcPr>
    </w:tblStylePr>
    <w:tblStylePr w:type="firstCol">
      <w:pPr>
        <w:jc w:val="left"/>
      </w:pPr>
    </w:tblStylePr>
  </w:style>
  <w:style w:type="paragraph" w:styleId="TOC3">
    <w:name w:val="toc 3"/>
    <w:basedOn w:val="TOC2"/>
    <w:uiPriority w:val="39"/>
    <w:rsid w:val="00A31B7A"/>
    <w:pPr>
      <w:spacing w:line="240" w:lineRule="auto"/>
      <w:ind w:left="1985" w:hanging="709"/>
    </w:pPr>
  </w:style>
  <w:style w:type="paragraph" w:styleId="TOCHeading">
    <w:name w:val="TOC Heading"/>
    <w:basedOn w:val="Normal"/>
    <w:next w:val="Normal"/>
    <w:uiPriority w:val="8"/>
    <w:rsid w:val="00A31B7A"/>
    <w:pPr>
      <w:keepNext/>
      <w:keepLines/>
      <w:spacing w:before="400" w:after="120" w:line="276" w:lineRule="auto"/>
      <w:outlineLvl w:val="0"/>
    </w:pPr>
    <w:rPr>
      <w:rFonts w:ascii="Arial Bold" w:eastAsiaTheme="minorEastAsia" w:hAnsi="Arial Bold" w:cstheme="minorBidi"/>
      <w:bCs/>
      <w:color w:val="829995" w:themeColor="text2"/>
      <w:sz w:val="32"/>
      <w:szCs w:val="22"/>
      <w:lang w:eastAsia="en-US"/>
    </w:rPr>
  </w:style>
  <w:style w:type="paragraph" w:customStyle="1" w:styleId="TableTextDecimal">
    <w:name w:val="Table Text Decimal"/>
    <w:basedOn w:val="Normal"/>
    <w:uiPriority w:val="5"/>
    <w:rsid w:val="00DF69D3"/>
    <w:pPr>
      <w:tabs>
        <w:tab w:val="decimal" w:pos="851"/>
      </w:tabs>
      <w:autoSpaceDE w:val="0"/>
      <w:autoSpaceDN w:val="0"/>
      <w:adjustRightInd w:val="0"/>
      <w:spacing w:before="60" w:after="60"/>
      <w:textAlignment w:val="center"/>
    </w:pPr>
    <w:rPr>
      <w:rFonts w:eastAsiaTheme="minorHAnsi" w:cs="Arial"/>
      <w:color w:val="000000"/>
      <w:sz w:val="16"/>
      <w:szCs w:val="18"/>
      <w:lang w:eastAsia="en-US"/>
    </w:rPr>
  </w:style>
  <w:style w:type="paragraph" w:customStyle="1" w:styleId="Table">
    <w:name w:val="Table"/>
    <w:uiPriority w:val="99"/>
    <w:semiHidden/>
    <w:rsid w:val="00A31B7A"/>
    <w:pPr>
      <w:suppressAutoHyphens/>
      <w:autoSpaceDE w:val="0"/>
      <w:autoSpaceDN w:val="0"/>
      <w:adjustRightInd w:val="0"/>
      <w:spacing w:after="260" w:line="260" w:lineRule="atLeast"/>
      <w:textAlignment w:val="center"/>
    </w:pPr>
    <w:rPr>
      <w:rFonts w:ascii="Arial" w:hAnsi="Arial" w:cs="Arial"/>
      <w:color w:val="000000"/>
      <w:sz w:val="20"/>
      <w:szCs w:val="18"/>
      <w:lang w:val="en-GB"/>
    </w:rPr>
  </w:style>
  <w:style w:type="character" w:customStyle="1" w:styleId="Heading4Char">
    <w:name w:val="Heading 4 Char"/>
    <w:basedOn w:val="DefaultParagraphFont"/>
    <w:link w:val="Heading4"/>
    <w:uiPriority w:val="1"/>
    <w:rsid w:val="00A31B7A"/>
    <w:rPr>
      <w:rFonts w:ascii="Arial" w:eastAsiaTheme="majorEastAsia" w:hAnsi="Arial" w:cs="Arial"/>
      <w:b/>
      <w:iCs/>
      <w:color w:val="829995" w:themeColor="text2"/>
      <w:szCs w:val="24"/>
      <w:lang w:eastAsia="en-NZ"/>
    </w:rPr>
  </w:style>
  <w:style w:type="paragraph" w:customStyle="1" w:styleId="Name">
    <w:name w:val="Name"/>
    <w:basedOn w:val="Disclaimeretctext"/>
    <w:uiPriority w:val="99"/>
    <w:semiHidden/>
    <w:rsid w:val="00A31B7A"/>
    <w:pPr>
      <w:spacing w:after="0"/>
    </w:pPr>
    <w:rPr>
      <w:u w:color="FFFF00"/>
    </w:rPr>
  </w:style>
  <w:style w:type="paragraph" w:styleId="NoSpacing">
    <w:name w:val="No Spacing"/>
    <w:uiPriority w:val="99"/>
    <w:semiHidden/>
    <w:qFormat/>
    <w:rsid w:val="00A31B7A"/>
    <w:pPr>
      <w:spacing w:after="0" w:line="240" w:lineRule="auto"/>
    </w:pPr>
    <w:rPr>
      <w:rFonts w:ascii="Arial" w:eastAsia="Times New Roman" w:hAnsi="Arial" w:cs="Times New Roman"/>
      <w:sz w:val="20"/>
      <w:szCs w:val="24"/>
      <w:lang w:eastAsia="en-NZ"/>
    </w:rPr>
  </w:style>
  <w:style w:type="character" w:styleId="IntenseEmphasis">
    <w:name w:val="Intense Emphasis"/>
    <w:basedOn w:val="DefaultParagraphFont"/>
    <w:uiPriority w:val="99"/>
    <w:semiHidden/>
    <w:rsid w:val="00A31B7A"/>
    <w:rPr>
      <w:i/>
      <w:iCs/>
      <w:color w:val="829995" w:themeColor="text2"/>
    </w:rPr>
  </w:style>
  <w:style w:type="character" w:styleId="IntenseReference">
    <w:name w:val="Intense Reference"/>
    <w:basedOn w:val="DefaultParagraphFont"/>
    <w:uiPriority w:val="99"/>
    <w:semiHidden/>
    <w:rsid w:val="00A31B7A"/>
    <w:rPr>
      <w:b/>
      <w:bCs/>
      <w:smallCaps/>
      <w:color w:val="829995" w:themeColor="text2"/>
      <w:spacing w:val="5"/>
    </w:rPr>
  </w:style>
  <w:style w:type="table" w:customStyle="1" w:styleId="Rpttable">
    <w:name w:val="Rpt table"/>
    <w:basedOn w:val="TableNormal"/>
    <w:uiPriority w:val="99"/>
    <w:qFormat/>
    <w:rsid w:val="00DF69D3"/>
    <w:pPr>
      <w:spacing w:before="60" w:after="60" w:line="240" w:lineRule="auto"/>
      <w:jc w:val="center"/>
    </w:pPr>
    <w:rPr>
      <w:sz w:val="18"/>
    </w:rPr>
    <w:tblPr>
      <w:tblBorders>
        <w:bottom w:val="single" w:sz="4" w:space="0" w:color="829995" w:themeColor="text2"/>
        <w:insideH w:val="single" w:sz="4" w:space="0" w:color="829995" w:themeColor="text2"/>
      </w:tblBorders>
    </w:tblPr>
    <w:tcPr>
      <w:shd w:val="clear" w:color="auto" w:fill="auto"/>
      <w:tcMar>
        <w:top w:w="0" w:type="dxa"/>
        <w:bottom w:w="0" w:type="dxa"/>
      </w:tcMar>
      <w:vAlign w:val="center"/>
    </w:tcPr>
    <w:tblStylePr w:type="firstRow">
      <w:pPr>
        <w:wordWrap/>
        <w:spacing w:beforeLines="0" w:before="60" w:beforeAutospacing="0" w:afterLines="0" w:after="60" w:afterAutospacing="0" w:line="240" w:lineRule="auto"/>
        <w:jc w:val="center"/>
      </w:pPr>
      <w:rPr>
        <w:rFonts w:ascii="Arial Bold" w:hAnsi="Arial Bold"/>
        <w:b w:val="0"/>
        <w:color w:val="FFFFFF" w:themeColor="background1"/>
        <w:w w:val="100"/>
        <w:kern w:val="22"/>
        <w:sz w:val="18"/>
      </w:rPr>
      <w:tblPr/>
      <w:tcPr>
        <w:shd w:val="clear" w:color="auto" w:fill="829995" w:themeFill="text2"/>
        <w:vAlign w:val="top"/>
      </w:tcPr>
    </w:tblStylePr>
    <w:tblStylePr w:type="lastRow">
      <w:pPr>
        <w:jc w:val="left"/>
      </w:pPr>
      <w:rPr>
        <w:rFonts w:ascii="Arial" w:hAnsi="Arial"/>
        <w:sz w:val="18"/>
      </w:rPr>
    </w:tblStylePr>
    <w:tblStylePr w:type="firstCol">
      <w:pPr>
        <w:jc w:val="left"/>
      </w:pPr>
    </w:tblStylePr>
    <w:tblStylePr w:type="nwCell">
      <w:pPr>
        <w:jc w:val="left"/>
      </w:pPr>
    </w:tblStylePr>
  </w:style>
  <w:style w:type="paragraph" w:customStyle="1" w:styleId="TableHeadingWhite">
    <w:name w:val="Table Heading White"/>
    <w:basedOn w:val="Normal"/>
    <w:uiPriority w:val="5"/>
    <w:qFormat/>
    <w:rsid w:val="00DF69D3"/>
    <w:pPr>
      <w:autoSpaceDE w:val="0"/>
      <w:autoSpaceDN w:val="0"/>
      <w:adjustRightInd w:val="0"/>
      <w:spacing w:before="60" w:after="60"/>
      <w:textAlignment w:val="center"/>
    </w:pPr>
    <w:rPr>
      <w:rFonts w:eastAsiaTheme="minorHAnsi" w:cs="Arial"/>
      <w:b/>
      <w:bCs/>
      <w:color w:val="FFFFFF"/>
      <w:kern w:val="22"/>
      <w:sz w:val="16"/>
      <w:szCs w:val="18"/>
      <w:lang w:eastAsia="en-US"/>
    </w:rPr>
  </w:style>
  <w:style w:type="paragraph" w:customStyle="1" w:styleId="Tableheaderrowwhite">
    <w:name w:val="Table header row white"/>
    <w:basedOn w:val="Normal"/>
    <w:uiPriority w:val="2"/>
    <w:rsid w:val="005C19C0"/>
    <w:pPr>
      <w:autoSpaceDE w:val="0"/>
      <w:autoSpaceDN w:val="0"/>
      <w:adjustRightInd w:val="0"/>
      <w:spacing w:before="120" w:after="120"/>
      <w:jc w:val="center"/>
      <w:textAlignment w:val="center"/>
    </w:pPr>
    <w:rPr>
      <w:rFonts w:eastAsiaTheme="minorHAnsi" w:cs="Arial"/>
      <w:bCs/>
      <w:color w:val="FFFFFF"/>
      <w:kern w:val="22"/>
      <w:sz w:val="18"/>
      <w:szCs w:val="18"/>
      <w:lang w:val="en-GB" w:eastAsia="en-US"/>
    </w:rPr>
  </w:style>
  <w:style w:type="paragraph" w:customStyle="1" w:styleId="Headingnonumber">
    <w:name w:val="Heading no number"/>
    <w:basedOn w:val="BodyText"/>
    <w:next w:val="BodyText"/>
    <w:qFormat/>
    <w:rsid w:val="00D553DB"/>
    <w:pPr>
      <w:autoSpaceDE w:val="0"/>
      <w:autoSpaceDN w:val="0"/>
      <w:adjustRightInd w:val="0"/>
      <w:spacing w:before="300" w:after="120"/>
      <w:textAlignment w:val="center"/>
    </w:pPr>
    <w:rPr>
      <w:rFonts w:cs="Arial"/>
      <w:b/>
      <w:bCs/>
      <w:color w:val="829995" w:themeColor="text2"/>
      <w:sz w:val="22"/>
      <w:szCs w:val="18"/>
    </w:rPr>
  </w:style>
  <w:style w:type="paragraph" w:styleId="Caption">
    <w:name w:val="caption"/>
    <w:basedOn w:val="Normal"/>
    <w:next w:val="Normal"/>
    <w:uiPriority w:val="35"/>
    <w:unhideWhenUsed/>
    <w:qFormat/>
    <w:rsid w:val="00A57D87"/>
    <w:pPr>
      <w:spacing w:after="200"/>
    </w:pPr>
    <w:rPr>
      <w:i/>
      <w:iCs/>
      <w:color w:val="829995" w:themeColor="text2"/>
      <w:sz w:val="18"/>
      <w:szCs w:val="18"/>
    </w:rPr>
  </w:style>
  <w:style w:type="paragraph" w:styleId="NormalWeb">
    <w:name w:val="Normal (Web)"/>
    <w:basedOn w:val="Normal"/>
    <w:uiPriority w:val="99"/>
    <w:semiHidden/>
    <w:unhideWhenUsed/>
    <w:rsid w:val="00C03DE9"/>
    <w:pPr>
      <w:spacing w:before="100" w:beforeAutospacing="1" w:after="100" w:afterAutospacing="1"/>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361461">
      <w:bodyDiv w:val="1"/>
      <w:marLeft w:val="0"/>
      <w:marRight w:val="0"/>
      <w:marTop w:val="0"/>
      <w:marBottom w:val="0"/>
      <w:divBdr>
        <w:top w:val="none" w:sz="0" w:space="0" w:color="auto"/>
        <w:left w:val="none" w:sz="0" w:space="0" w:color="auto"/>
        <w:bottom w:val="none" w:sz="0" w:space="0" w:color="auto"/>
        <w:right w:val="none" w:sz="0" w:space="0" w:color="auto"/>
      </w:divBdr>
    </w:div>
    <w:div w:id="1250116168">
      <w:bodyDiv w:val="1"/>
      <w:marLeft w:val="0"/>
      <w:marRight w:val="0"/>
      <w:marTop w:val="0"/>
      <w:marBottom w:val="0"/>
      <w:divBdr>
        <w:top w:val="none" w:sz="0" w:space="0" w:color="auto"/>
        <w:left w:val="none" w:sz="0" w:space="0" w:color="auto"/>
        <w:bottom w:val="none" w:sz="0" w:space="0" w:color="auto"/>
        <w:right w:val="none" w:sz="0" w:space="0" w:color="auto"/>
      </w:divBdr>
    </w:div>
    <w:div w:id="1896310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18" Type="http://schemas.openxmlformats.org/officeDocument/2006/relationships/hyperlink" Target="https://iplant.plantandfood.co.nz/Publishing/Documents/RATT_Report%20And%20Template%20Tips.docx?Web=1" TargetMode="External"/><Relationship Id="rId26" Type="http://schemas.openxmlformats.org/officeDocument/2006/relationships/image" Target="media/image5.png"/><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4.xml"/><Relationship Id="rId34" Type="http://schemas.openxmlformats.org/officeDocument/2006/relationships/footer" Target="footer7.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image" Target="media/image2.emf"/><Relationship Id="rId25" Type="http://schemas.openxmlformats.org/officeDocument/2006/relationships/image" Target="media/image4.png"/><Relationship Id="rId33" Type="http://schemas.openxmlformats.org/officeDocument/2006/relationships/footer" Target="footer6.xml"/><Relationship Id="rId38"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3.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3.png"/><Relationship Id="rId32" Type="http://schemas.openxmlformats.org/officeDocument/2006/relationships/header" Target="header5.xml"/><Relationship Id="rId37"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image" Target="media/image7.png"/><Relationship Id="rId36" Type="http://schemas.openxmlformats.org/officeDocument/2006/relationships/footer" Target="footer8.xml"/><Relationship Id="rId10" Type="http://schemas.openxmlformats.org/officeDocument/2006/relationships/webSettings" Target="webSettings.xml"/><Relationship Id="rId19" Type="http://schemas.openxmlformats.org/officeDocument/2006/relationships/header" Target="header3.xml"/><Relationship Id="rId31"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header" Target="header6.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6.xml.rels><?xml version="1.0" encoding="UTF-8" standalone="yes"?>
<Relationships xmlns="http://schemas.openxmlformats.org/package/2006/relationships"><Relationship Id="rId1" Type="http://schemas.openxmlformats.org/officeDocument/2006/relationships/image" Target="media/image11.jp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icrosoft%20Office\Templates\Plant_and_Food_Research\PFR_Science_Report_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A16F337B7F04956BE79F1F8F8223404"/>
        <w:category>
          <w:name w:val="General"/>
          <w:gallery w:val="placeholder"/>
        </w:category>
        <w:types>
          <w:type w:val="bbPlcHdr"/>
        </w:types>
        <w:behaviors>
          <w:behavior w:val="content"/>
        </w:behaviors>
        <w:guid w:val="{316D58A7-E76F-4165-90E6-EE847F0E1C9F}"/>
      </w:docPartPr>
      <w:docPartBody>
        <w:p w:rsidR="003E3C66" w:rsidRDefault="003E3C66">
          <w:pPr>
            <w:pStyle w:val="2A16F337B7F04956BE79F1F8F8223404"/>
          </w:pPr>
          <w:r w:rsidRPr="001A5D74">
            <w:rPr>
              <w:color w:val="FF0000"/>
            </w:rPr>
            <w:t>[SPTS]</w:t>
          </w:r>
        </w:p>
      </w:docPartBody>
    </w:docPart>
    <w:docPart>
      <w:docPartPr>
        <w:name w:val="10BDEFA9394A401195A461D2648FF884"/>
        <w:category>
          <w:name w:val="General"/>
          <w:gallery w:val="placeholder"/>
        </w:category>
        <w:types>
          <w:type w:val="bbPlcHdr"/>
        </w:types>
        <w:behaviors>
          <w:behavior w:val="content"/>
        </w:behaviors>
        <w:guid w:val="{513B922F-AEBC-4E73-8E23-283944A3EDA6}"/>
      </w:docPartPr>
      <w:docPartBody>
        <w:p w:rsidR="003E3C66" w:rsidRDefault="003E3C66">
          <w:pPr>
            <w:pStyle w:val="10BDEFA9394A401195A461D2648FF884"/>
          </w:pPr>
          <w:r w:rsidRPr="001A5D74">
            <w:rPr>
              <w:color w:val="FF0000"/>
            </w:rPr>
            <w:t>[Enter Title Here]</w:t>
          </w:r>
        </w:p>
      </w:docPartBody>
    </w:docPart>
    <w:docPart>
      <w:docPartPr>
        <w:name w:val="E86477E6A1A741DB9BCC60A723F6C1F1"/>
        <w:category>
          <w:name w:val="General"/>
          <w:gallery w:val="placeholder"/>
        </w:category>
        <w:types>
          <w:type w:val="bbPlcHdr"/>
        </w:types>
        <w:behaviors>
          <w:behavior w:val="content"/>
        </w:behaviors>
        <w:guid w:val="{316F1CF7-5EB2-4A8F-8DF2-3CDD502054AA}"/>
      </w:docPartPr>
      <w:docPartBody>
        <w:p w:rsidR="003E3C66" w:rsidRDefault="003E3C66">
          <w:pPr>
            <w:pStyle w:val="E86477E6A1A741DB9BCC60A723F6C1F1"/>
          </w:pPr>
          <w:r w:rsidRPr="00DB670D">
            <w:rPr>
              <w:color w:val="FF0000"/>
            </w:rPr>
            <w:t>[Authors]</w:t>
          </w:r>
        </w:p>
      </w:docPartBody>
    </w:docPart>
    <w:docPart>
      <w:docPartPr>
        <w:name w:val="2EF0F229E52E4951A55ED1ADEAB96201"/>
        <w:category>
          <w:name w:val="General"/>
          <w:gallery w:val="placeholder"/>
        </w:category>
        <w:types>
          <w:type w:val="bbPlcHdr"/>
        </w:types>
        <w:behaviors>
          <w:behavior w:val="content"/>
        </w:behaviors>
        <w:guid w:val="{6E0CE0E2-8CA8-4DD0-B831-E4272922D559}"/>
      </w:docPartPr>
      <w:docPartBody>
        <w:p w:rsidR="003E3C66" w:rsidRDefault="003E3C66">
          <w:pPr>
            <w:pStyle w:val="2EF0F229E52E4951A55ED1ADEAB96201"/>
          </w:pPr>
          <w:r w:rsidRPr="00DB670D">
            <w:rPr>
              <w:color w:val="FF0000"/>
            </w:rPr>
            <w:t>[Month Year]</w:t>
          </w:r>
        </w:p>
      </w:docPartBody>
    </w:docPart>
    <w:docPart>
      <w:docPartPr>
        <w:name w:val="7123BA04AAA24D58A563723C5D49A84B"/>
        <w:category>
          <w:name w:val="General"/>
          <w:gallery w:val="placeholder"/>
        </w:category>
        <w:types>
          <w:type w:val="bbPlcHdr"/>
        </w:types>
        <w:behaviors>
          <w:behavior w:val="content"/>
        </w:behaviors>
        <w:guid w:val="{5ADC8A03-27DD-47EA-8BFA-5113AECC8F3A}"/>
      </w:docPartPr>
      <w:docPartBody>
        <w:p w:rsidR="003E3C66" w:rsidRDefault="003E3C66">
          <w:pPr>
            <w:pStyle w:val="7123BA04AAA24D58A563723C5D49A84B"/>
          </w:pPr>
          <w:r w:rsidRPr="00DB670D">
            <w:rPr>
              <w:color w:val="FF0000"/>
            </w:rPr>
            <w:t>[Client]</w:t>
          </w:r>
        </w:p>
      </w:docPartBody>
    </w:docPart>
    <w:docPart>
      <w:docPartPr>
        <w:name w:val="5D3452D4069D4DA59C33A6B503D5EE9B"/>
        <w:category>
          <w:name w:val="General"/>
          <w:gallery w:val="placeholder"/>
        </w:category>
        <w:types>
          <w:type w:val="bbPlcHdr"/>
        </w:types>
        <w:behaviors>
          <w:behavior w:val="content"/>
        </w:behaviors>
        <w:guid w:val="{BCA1844D-048A-4A24-9B3F-AFB09C5CC734}"/>
      </w:docPartPr>
      <w:docPartBody>
        <w:p w:rsidR="003E3C66" w:rsidRDefault="003E3C66">
          <w:pPr>
            <w:pStyle w:val="5D3452D4069D4DA59C33A6B503D5EE9B"/>
          </w:pPr>
          <w:r w:rsidRPr="00DB670D">
            <w:rPr>
              <w:color w:val="FF0000"/>
            </w:rPr>
            <w:t>[Ref]</w:t>
          </w:r>
        </w:p>
      </w:docPartBody>
    </w:docPart>
    <w:docPart>
      <w:docPartPr>
        <w:name w:val="357433B1398B491782A221370A57C39A"/>
        <w:category>
          <w:name w:val="General"/>
          <w:gallery w:val="placeholder"/>
        </w:category>
        <w:types>
          <w:type w:val="bbPlcHdr"/>
        </w:types>
        <w:behaviors>
          <w:behavior w:val="content"/>
        </w:behaviors>
        <w:guid w:val="{E8C34FEF-3A68-455E-AE75-A3C8BE28EF3F}"/>
      </w:docPartPr>
      <w:docPartBody>
        <w:p w:rsidR="003E3C66" w:rsidRDefault="003E3C66">
          <w:pPr>
            <w:pStyle w:val="357433B1398B491782A221370A57C39A"/>
          </w:pPr>
          <w:r w:rsidRPr="00EF622D">
            <w:rPr>
              <w:color w:val="FF0000"/>
              <w:u w:color="FFFF00"/>
            </w:rPr>
            <w:t>[Programme]</w:t>
          </w:r>
        </w:p>
      </w:docPartBody>
    </w:docPart>
    <w:docPart>
      <w:docPartPr>
        <w:name w:val="15A8E26770A341F893C57D9B69CAAB29"/>
        <w:category>
          <w:name w:val="General"/>
          <w:gallery w:val="placeholder"/>
        </w:category>
        <w:types>
          <w:type w:val="bbPlcHdr"/>
        </w:types>
        <w:behaviors>
          <w:behavior w:val="content"/>
        </w:behaviors>
        <w:guid w:val="{400B7322-4707-48F6-A932-EE6FB8B48B10}"/>
      </w:docPartPr>
      <w:docPartBody>
        <w:p w:rsidR="003E3C66" w:rsidRDefault="003E3C66">
          <w:pPr>
            <w:pStyle w:val="15A8E26770A341F893C57D9B69CAAB29"/>
          </w:pPr>
          <w:r w:rsidRPr="001A5D74">
            <w:rPr>
              <w:color w:val="FF0000"/>
              <w:u w:color="000000"/>
            </w:rPr>
            <w:t>[Milestone#]</w:t>
          </w:r>
        </w:p>
      </w:docPartBody>
    </w:docPart>
    <w:docPart>
      <w:docPartPr>
        <w:name w:val="65FDB98AAD3944CD857273A4DAFB73AB"/>
        <w:category>
          <w:name w:val="General"/>
          <w:gallery w:val="placeholder"/>
        </w:category>
        <w:types>
          <w:type w:val="bbPlcHdr"/>
        </w:types>
        <w:behaviors>
          <w:behavior w:val="content"/>
        </w:behaviors>
        <w:guid w:val="{101D910C-CF27-4E98-8DB0-ED92C100E774}"/>
      </w:docPartPr>
      <w:docPartBody>
        <w:p w:rsidR="003E3C66" w:rsidRDefault="003E3C66">
          <w:pPr>
            <w:pStyle w:val="65FDB98AAD3944CD857273A4DAFB73AB"/>
          </w:pPr>
          <w:r w:rsidRPr="001A5D74">
            <w:rPr>
              <w:color w:val="FF0000"/>
            </w:rPr>
            <w:t>[Contract#]</w:t>
          </w:r>
        </w:p>
      </w:docPartBody>
    </w:docPart>
    <w:docPart>
      <w:docPartPr>
        <w:name w:val="D8D11E4FF3524F42BCDFD2ADB96C46C2"/>
        <w:category>
          <w:name w:val="General"/>
          <w:gallery w:val="placeholder"/>
        </w:category>
        <w:types>
          <w:type w:val="bbPlcHdr"/>
        </w:types>
        <w:behaviors>
          <w:behavior w:val="content"/>
        </w:behaviors>
        <w:guid w:val="{D0B0A912-E05E-4A64-8024-755705B97051}"/>
      </w:docPartPr>
      <w:docPartBody>
        <w:p w:rsidR="003E3C66" w:rsidRDefault="003E3C66">
          <w:pPr>
            <w:pStyle w:val="D8D11E4FF3524F42BCDFD2ADB96C46C2"/>
          </w:pPr>
          <w:r w:rsidRPr="001A5D74">
            <w:rPr>
              <w:color w:val="FF0000"/>
            </w:rPr>
            <w:t>[Job Code]</w:t>
          </w:r>
        </w:p>
      </w:docPartBody>
    </w:docPart>
    <w:docPart>
      <w:docPartPr>
        <w:name w:val="C5CE98E0E9BE48AEB4254DC3550954F8"/>
        <w:category>
          <w:name w:val="General"/>
          <w:gallery w:val="placeholder"/>
        </w:category>
        <w:types>
          <w:type w:val="bbPlcHdr"/>
        </w:types>
        <w:behaviors>
          <w:behavior w:val="content"/>
        </w:behaviors>
        <w:guid w:val="{A7651362-FBC0-4F00-9954-5CF6CBF4FCB4}"/>
      </w:docPartPr>
      <w:docPartBody>
        <w:p w:rsidR="003E3C66" w:rsidRDefault="003E3C66">
          <w:pPr>
            <w:pStyle w:val="C5CE98E0E9BE48AEB4254DC3550954F8"/>
          </w:pPr>
          <w:r>
            <w:rPr>
              <w:color w:val="FF0000"/>
            </w:rPr>
            <w:t>[Enter Lead Author</w:t>
          </w:r>
          <w:r w:rsidRPr="000E7B64">
            <w:rPr>
              <w:color w:val="FF0000"/>
            </w:rPr>
            <w:t xml:space="preserve"> Here]</w:t>
          </w:r>
        </w:p>
      </w:docPartBody>
    </w:docPart>
    <w:docPart>
      <w:docPartPr>
        <w:name w:val="9055B61BAD8E443897A3B9DA60806586"/>
        <w:category>
          <w:name w:val="General"/>
          <w:gallery w:val="placeholder"/>
        </w:category>
        <w:types>
          <w:type w:val="bbPlcHdr"/>
        </w:types>
        <w:behaviors>
          <w:behavior w:val="content"/>
        </w:behaviors>
        <w:guid w:val="{0D34615C-1BE4-4BDE-BBB2-FA12FF8ABD89}"/>
      </w:docPartPr>
      <w:docPartBody>
        <w:p w:rsidR="003E3C66" w:rsidRDefault="003E3C66">
          <w:pPr>
            <w:pStyle w:val="9055B61BAD8E443897A3B9DA60806586"/>
          </w:pPr>
          <w:r w:rsidRPr="001A5D74">
            <w:rPr>
              <w:color w:val="FF0000"/>
              <w:u w:color="FFFF00"/>
            </w:rPr>
            <w:t>[Enter Team Here]</w:t>
          </w:r>
        </w:p>
      </w:docPartBody>
    </w:docPart>
    <w:docPart>
      <w:docPartPr>
        <w:name w:val="818C609872D94CB7A3F68140032973C1"/>
        <w:category>
          <w:name w:val="General"/>
          <w:gallery w:val="placeholder"/>
        </w:category>
        <w:types>
          <w:type w:val="bbPlcHdr"/>
        </w:types>
        <w:behaviors>
          <w:behavior w:val="content"/>
        </w:behaviors>
        <w:guid w:val="{F22C9ECB-97DB-45E5-8DB7-D5BCFF9675E3}"/>
      </w:docPartPr>
      <w:docPartBody>
        <w:p w:rsidR="003E3C66" w:rsidRDefault="003E3C66">
          <w:pPr>
            <w:pStyle w:val="818C609872D94CB7A3F68140032973C1"/>
          </w:pPr>
          <w:r w:rsidRPr="001A5D74">
            <w:rPr>
              <w:color w:val="FF0000"/>
              <w:u w:color="FFFF00"/>
            </w:rPr>
            <w:t>[Enter</w:t>
          </w:r>
          <w:r>
            <w:rPr>
              <w:color w:val="FF0000"/>
              <w:u w:color="FFFF00"/>
            </w:rPr>
            <w:t xml:space="preserve"> SGL</w:t>
          </w:r>
          <w:r w:rsidRPr="001A5D74">
            <w:rPr>
              <w:color w:val="FF0000"/>
              <w:u w:color="FFFF00"/>
            </w:rPr>
            <w:t xml:space="preserve"> Name Here]</w:t>
          </w:r>
        </w:p>
      </w:docPartBody>
    </w:docPart>
    <w:docPart>
      <w:docPartPr>
        <w:name w:val="3F2FC966E9124B47B7DAD5AC97B1A789"/>
        <w:category>
          <w:name w:val="General"/>
          <w:gallery w:val="placeholder"/>
        </w:category>
        <w:types>
          <w:type w:val="bbPlcHdr"/>
        </w:types>
        <w:behaviors>
          <w:behavior w:val="content"/>
        </w:behaviors>
        <w:guid w:val="{B7874D4B-67D9-401F-8CE8-013BDE376B4A}"/>
      </w:docPartPr>
      <w:docPartBody>
        <w:p w:rsidR="003E3C66" w:rsidRDefault="003E3C66">
          <w:pPr>
            <w:pStyle w:val="3F2FC966E9124B47B7DAD5AC97B1A789"/>
          </w:pPr>
          <w:r w:rsidRPr="001A5D74">
            <w:rPr>
              <w:color w:val="FF0000"/>
              <w:u w:color="FFFF00"/>
            </w:rPr>
            <w:t>[Enter Group Here]</w:t>
          </w:r>
        </w:p>
      </w:docPartBody>
    </w:docPart>
    <w:docPart>
      <w:docPartPr>
        <w:name w:val="E6E27AAB37C84A1A9E20D144E963EF35"/>
        <w:category>
          <w:name w:val="General"/>
          <w:gallery w:val="placeholder"/>
        </w:category>
        <w:types>
          <w:type w:val="bbPlcHdr"/>
        </w:types>
        <w:behaviors>
          <w:behavior w:val="content"/>
        </w:behaviors>
        <w:guid w:val="{1C5A1D32-515B-4B8E-B9BF-6BA10155A82F}"/>
      </w:docPartPr>
      <w:docPartBody>
        <w:p w:rsidR="003E3C66" w:rsidRDefault="003E3C66">
          <w:pPr>
            <w:pStyle w:val="E6E27AAB37C84A1A9E20D144E963EF35"/>
          </w:pPr>
          <w:r w:rsidRPr="001A5D74">
            <w:rPr>
              <w:color w:val="FF0000"/>
            </w:rPr>
            <w:t>[Location]</w:t>
          </w:r>
        </w:p>
      </w:docPartBody>
    </w:docPart>
    <w:docPart>
      <w:docPartPr>
        <w:name w:val="CDBA1126E15A4BA3A2A27D86B8FA97A3"/>
        <w:category>
          <w:name w:val="General"/>
          <w:gallery w:val="placeholder"/>
        </w:category>
        <w:types>
          <w:type w:val="bbPlcHdr"/>
        </w:types>
        <w:behaviors>
          <w:behavior w:val="content"/>
        </w:behaviors>
        <w:guid w:val="{B90A783A-1716-4CEE-80B2-A3C6D172DB1B}"/>
      </w:docPartPr>
      <w:docPartBody>
        <w:p w:rsidR="003E3C66" w:rsidRDefault="003E3C66">
          <w:pPr>
            <w:pStyle w:val="CDBA1126E15A4BA3A2A27D86B8FA97A3"/>
          </w:pPr>
          <w:r w:rsidRPr="001A5D74">
            <w:rPr>
              <w:color w:val="FF0000"/>
            </w:rPr>
            <w:t>[Location]</w:t>
          </w:r>
        </w:p>
      </w:docPartBody>
    </w:docPart>
    <w:docPart>
      <w:docPartPr>
        <w:name w:val="DF05A02C0E774BE49504E0510BA95E93"/>
        <w:category>
          <w:name w:val="General"/>
          <w:gallery w:val="placeholder"/>
        </w:category>
        <w:types>
          <w:type w:val="bbPlcHdr"/>
        </w:types>
        <w:behaviors>
          <w:behavior w:val="content"/>
        </w:behaviors>
        <w:guid w:val="{C3C11316-C906-48F7-86B6-ACE796D2F203}"/>
      </w:docPartPr>
      <w:docPartBody>
        <w:p w:rsidR="003E3C66" w:rsidRDefault="003E3C66">
          <w:pPr>
            <w:pStyle w:val="DF05A02C0E774BE49504E0510BA95E93"/>
          </w:pPr>
          <w:r w:rsidRPr="00DF69D3">
            <w:rPr>
              <w:color w:val="FF0000"/>
            </w:rPr>
            <w:t>[Enter Lead Author Here]</w:t>
          </w:r>
        </w:p>
      </w:docPartBody>
    </w:docPart>
    <w:docPart>
      <w:docPartPr>
        <w:name w:val="F6EDE0F1149D4F3ABD095A0457A35964"/>
        <w:category>
          <w:name w:val="General"/>
          <w:gallery w:val="placeholder"/>
        </w:category>
        <w:types>
          <w:type w:val="bbPlcHdr"/>
        </w:types>
        <w:behaviors>
          <w:behavior w:val="content"/>
        </w:behaviors>
        <w:guid w:val="{654A10EF-8BBA-41F1-BE3E-DC47CA86FB2C}"/>
      </w:docPartPr>
      <w:docPartBody>
        <w:p w:rsidR="003E3C66" w:rsidRDefault="003E3C66">
          <w:pPr>
            <w:pStyle w:val="F6EDE0F1149D4F3ABD095A0457A35964"/>
          </w:pPr>
          <w:r w:rsidRPr="00463C3A">
            <w:rPr>
              <w:rStyle w:val="PlaceholderText"/>
            </w:rPr>
            <w:t>Choose a building block.</w:t>
          </w:r>
        </w:p>
      </w:docPartBody>
    </w:docPart>
    <w:docPart>
      <w:docPartPr>
        <w:name w:val="50D4E177F97D43B29DB9187FB84721D2"/>
        <w:category>
          <w:name w:val="General"/>
          <w:gallery w:val="placeholder"/>
        </w:category>
        <w:types>
          <w:type w:val="bbPlcHdr"/>
        </w:types>
        <w:behaviors>
          <w:behavior w:val="content"/>
        </w:behaviors>
        <w:guid w:val="{00302791-E9B9-4B34-8DE5-A7A7E37DB88D}"/>
      </w:docPartPr>
      <w:docPartBody>
        <w:p w:rsidR="003E3C66" w:rsidRDefault="003E3C66">
          <w:pPr>
            <w:pStyle w:val="50D4E177F97D43B29DB9187FB84721D2"/>
          </w:pPr>
          <w:r w:rsidRPr="001A5D74">
            <w:rPr>
              <w:color w:val="FF0000"/>
            </w:rPr>
            <w:t>[Email]</w:t>
          </w:r>
        </w:p>
      </w:docPartBody>
    </w:docPart>
    <w:docPart>
      <w:docPartPr>
        <w:name w:val="D024261DE56A4212A9303F004C3D270A"/>
        <w:category>
          <w:name w:val="General"/>
          <w:gallery w:val="placeholder"/>
        </w:category>
        <w:types>
          <w:type w:val="bbPlcHdr"/>
        </w:types>
        <w:behaviors>
          <w:behavior w:val="content"/>
        </w:behaviors>
        <w:guid w:val="{04FF61BD-BEA4-485A-AA7F-97973DFEDA0B}"/>
      </w:docPartPr>
      <w:docPartBody>
        <w:p w:rsidR="00000000" w:rsidRDefault="00EA0109" w:rsidP="00EA0109">
          <w:pPr>
            <w:pStyle w:val="D024261DE56A4212A9303F004C3D270A"/>
          </w:pPr>
          <w:r w:rsidRPr="00DB670D">
            <w:rPr>
              <w:color w:val="FF0000"/>
            </w:rPr>
            <w:t>[Authors]</w:t>
          </w:r>
        </w:p>
      </w:docPartBody>
    </w:docPart>
    <w:docPart>
      <w:docPartPr>
        <w:name w:val="982ECDE377BB4C4EB238F6EF78255164"/>
        <w:category>
          <w:name w:val="General"/>
          <w:gallery w:val="placeholder"/>
        </w:category>
        <w:types>
          <w:type w:val="bbPlcHdr"/>
        </w:types>
        <w:behaviors>
          <w:behavior w:val="content"/>
        </w:behaviors>
        <w:guid w:val="{7E093C3F-85BA-4B25-A6C6-C9F97CC3D48F}"/>
      </w:docPartPr>
      <w:docPartBody>
        <w:p w:rsidR="00000000" w:rsidRDefault="00EA0109" w:rsidP="00EA0109">
          <w:pPr>
            <w:pStyle w:val="982ECDE377BB4C4EB238F6EF78255164"/>
          </w:pPr>
          <w:r w:rsidRPr="00EF622D">
            <w:rPr>
              <w:color w:val="FF0000"/>
              <w:u w:color="FFFF00"/>
            </w:rPr>
            <w:t>[Program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Times New Roman Bold">
    <w:altName w:val="Times New Roman"/>
    <w:panose1 w:val="02020803070505020304"/>
    <w:charset w:val="00"/>
    <w:family w:val="auto"/>
    <w:pitch w:val="variable"/>
    <w:sig w:usb0="E0002AFF" w:usb1="C0007841" w:usb2="00000009" w:usb3="00000000" w:csb0="000001FF" w:csb1="00000000"/>
  </w:font>
  <w:font w:name="Arial Bold">
    <w:altName w:val="Arial"/>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3C66"/>
    <w:rsid w:val="001C76E8"/>
    <w:rsid w:val="003E3C66"/>
    <w:rsid w:val="00772763"/>
    <w:rsid w:val="00853C40"/>
    <w:rsid w:val="00BF54A2"/>
    <w:rsid w:val="00EA0109"/>
    <w:rsid w:val="00FC7936"/>
    <w:rsid w:val="00FD2E0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16F337B7F04956BE79F1F8F8223404">
    <w:name w:val="2A16F337B7F04956BE79F1F8F8223404"/>
  </w:style>
  <w:style w:type="paragraph" w:customStyle="1" w:styleId="10BDEFA9394A401195A461D2648FF884">
    <w:name w:val="10BDEFA9394A401195A461D2648FF884"/>
  </w:style>
  <w:style w:type="paragraph" w:customStyle="1" w:styleId="E86477E6A1A741DB9BCC60A723F6C1F1">
    <w:name w:val="E86477E6A1A741DB9BCC60A723F6C1F1"/>
  </w:style>
  <w:style w:type="paragraph" w:customStyle="1" w:styleId="2EF0F229E52E4951A55ED1ADEAB96201">
    <w:name w:val="2EF0F229E52E4951A55ED1ADEAB96201"/>
  </w:style>
  <w:style w:type="paragraph" w:customStyle="1" w:styleId="7123BA04AAA24D58A563723C5D49A84B">
    <w:name w:val="7123BA04AAA24D58A563723C5D49A84B"/>
  </w:style>
  <w:style w:type="paragraph" w:customStyle="1" w:styleId="5D3452D4069D4DA59C33A6B503D5EE9B">
    <w:name w:val="5D3452D4069D4DA59C33A6B503D5EE9B"/>
  </w:style>
  <w:style w:type="paragraph" w:customStyle="1" w:styleId="357433B1398B491782A221370A57C39A">
    <w:name w:val="357433B1398B491782A221370A57C39A"/>
  </w:style>
  <w:style w:type="paragraph" w:customStyle="1" w:styleId="03560F800D7D4990ADD40451FFDFEA58">
    <w:name w:val="03560F800D7D4990ADD40451FFDFEA58"/>
  </w:style>
  <w:style w:type="paragraph" w:customStyle="1" w:styleId="15A8E26770A341F893C57D9B69CAAB29">
    <w:name w:val="15A8E26770A341F893C57D9B69CAAB29"/>
  </w:style>
  <w:style w:type="paragraph" w:customStyle="1" w:styleId="65FDB98AAD3944CD857273A4DAFB73AB">
    <w:name w:val="65FDB98AAD3944CD857273A4DAFB73AB"/>
  </w:style>
  <w:style w:type="paragraph" w:customStyle="1" w:styleId="D8D11E4FF3524F42BCDFD2ADB96C46C2">
    <w:name w:val="D8D11E4FF3524F42BCDFD2ADB96C46C2"/>
  </w:style>
  <w:style w:type="paragraph" w:customStyle="1" w:styleId="C5CE98E0E9BE48AEB4254DC3550954F8">
    <w:name w:val="C5CE98E0E9BE48AEB4254DC3550954F8"/>
  </w:style>
  <w:style w:type="paragraph" w:customStyle="1" w:styleId="9055B61BAD8E443897A3B9DA60806586">
    <w:name w:val="9055B61BAD8E443897A3B9DA60806586"/>
  </w:style>
  <w:style w:type="paragraph" w:customStyle="1" w:styleId="818C609872D94CB7A3F68140032973C1">
    <w:name w:val="818C609872D94CB7A3F68140032973C1"/>
  </w:style>
  <w:style w:type="paragraph" w:customStyle="1" w:styleId="3F2FC966E9124B47B7DAD5AC97B1A789">
    <w:name w:val="3F2FC966E9124B47B7DAD5AC97B1A789"/>
  </w:style>
  <w:style w:type="paragraph" w:customStyle="1" w:styleId="E6E27AAB37C84A1A9E20D144E963EF35">
    <w:name w:val="E6E27AAB37C84A1A9E20D144E963EF35"/>
  </w:style>
  <w:style w:type="paragraph" w:customStyle="1" w:styleId="CDBA1126E15A4BA3A2A27D86B8FA97A3">
    <w:name w:val="CDBA1126E15A4BA3A2A27D86B8FA97A3"/>
  </w:style>
  <w:style w:type="paragraph" w:customStyle="1" w:styleId="DF05A02C0E774BE49504E0510BA95E93">
    <w:name w:val="DF05A02C0E774BE49504E0510BA95E93"/>
  </w:style>
  <w:style w:type="character" w:styleId="PlaceholderText">
    <w:name w:val="Placeholder Text"/>
    <w:basedOn w:val="DefaultParagraphFont"/>
    <w:uiPriority w:val="99"/>
    <w:semiHidden/>
    <w:rPr>
      <w:color w:val="808080"/>
    </w:rPr>
  </w:style>
  <w:style w:type="paragraph" w:customStyle="1" w:styleId="F6EDE0F1149D4F3ABD095A0457A35964">
    <w:name w:val="F6EDE0F1149D4F3ABD095A0457A35964"/>
  </w:style>
  <w:style w:type="paragraph" w:customStyle="1" w:styleId="50D4E177F97D43B29DB9187FB84721D2">
    <w:name w:val="50D4E177F97D43B29DB9187FB84721D2"/>
  </w:style>
  <w:style w:type="paragraph" w:customStyle="1" w:styleId="570D0182B1D04E29BB030DBED737B724">
    <w:name w:val="570D0182B1D04E29BB030DBED737B724"/>
    <w:rsid w:val="003E3C66"/>
  </w:style>
  <w:style w:type="paragraph" w:customStyle="1" w:styleId="91D4A8FFF0DC4F508B14ACF8D5396677">
    <w:name w:val="91D4A8FFF0DC4F508B14ACF8D5396677"/>
    <w:rsid w:val="003E3C66"/>
  </w:style>
  <w:style w:type="paragraph" w:customStyle="1" w:styleId="D46370513F834A7685243ACA774DB40C">
    <w:name w:val="D46370513F834A7685243ACA774DB40C"/>
    <w:rsid w:val="001C76E8"/>
  </w:style>
  <w:style w:type="paragraph" w:customStyle="1" w:styleId="65A3F2A30E2441EB97199A1EDA4E9180">
    <w:name w:val="65A3F2A30E2441EB97199A1EDA4E9180"/>
    <w:rsid w:val="001C76E8"/>
  </w:style>
  <w:style w:type="paragraph" w:customStyle="1" w:styleId="47DECF9BB2924963BA405C8F088B866D">
    <w:name w:val="47DECF9BB2924963BA405C8F088B866D"/>
    <w:rsid w:val="00EA0109"/>
  </w:style>
  <w:style w:type="paragraph" w:customStyle="1" w:styleId="D024261DE56A4212A9303F004C3D270A">
    <w:name w:val="D024261DE56A4212A9303F004C3D270A"/>
    <w:rsid w:val="00EA0109"/>
  </w:style>
  <w:style w:type="paragraph" w:customStyle="1" w:styleId="982ECDE377BB4C4EB238F6EF78255164">
    <w:name w:val="982ECDE377BB4C4EB238F6EF78255164"/>
    <w:rsid w:val="00EA01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Final PFR">
  <a:themeElements>
    <a:clrScheme name="Final PFR">
      <a:dk1>
        <a:srgbClr val="000000"/>
      </a:dk1>
      <a:lt1>
        <a:srgbClr val="FFFFFF"/>
      </a:lt1>
      <a:dk2>
        <a:srgbClr val="829995"/>
      </a:dk2>
      <a:lt2>
        <a:srgbClr val="ECF0EF"/>
      </a:lt2>
      <a:accent1>
        <a:srgbClr val="79BC64"/>
      </a:accent1>
      <a:accent2>
        <a:srgbClr val="BDDEB2"/>
      </a:accent2>
      <a:accent3>
        <a:srgbClr val="C6812C"/>
      </a:accent3>
      <a:accent4>
        <a:srgbClr val="BA7DAA"/>
      </a:accent4>
      <a:accent5>
        <a:srgbClr val="FFB549"/>
      </a:accent5>
      <a:accent6>
        <a:srgbClr val="DDBED3"/>
      </a:accent6>
      <a:hlink>
        <a:srgbClr val="000000"/>
      </a:hlink>
      <a:folHlink>
        <a:srgbClr val="C1CCC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xfrm>
          <a:off x="0" y="0"/>
          <a:ext cx="1" cy="1"/>
        </a:xfrm>
        <a:custGeom>
          <a:avLst/>
          <a:gdLst/>
          <a:ahLst/>
          <a:cxnLst/>
          <a:rect l="0" t="0" r="0" b="0"/>
          <a:pathLst/>
        </a:custGeom>
        <a:solidFill>
          <a:schemeClr val="accent1"/>
        </a:solidFill>
        <a:ln w="9525" cap="flat" cmpd="sng" algn="ctr">
          <a:solidFill>
            <a:schemeClr val="tx1"/>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NZ" sz="2400" b="0" i="0" u="none" strike="noStrike" cap="none" normalizeH="0" baseline="0" smtClean="0">
            <a:ln>
              <a:noFill/>
            </a:ln>
            <a:solidFill>
              <a:schemeClr val="tx1"/>
            </a:solidFill>
            <a:effectLst/>
            <a:latin typeface="Arial" charset="0"/>
            <a:ea typeface="ＭＳ Ｐゴシック" pitchFamily="-112" charset="-128"/>
          </a:defRPr>
        </a:defPPr>
      </a:lstStyle>
    </a:spDef>
    <a:lnDef>
      <a:spPr bwMode="auto">
        <a:xfrm>
          <a:off x="0" y="0"/>
          <a:ext cx="1" cy="1"/>
        </a:xfrm>
        <a:custGeom>
          <a:avLst/>
          <a:gdLst/>
          <a:ahLst/>
          <a:cxnLst/>
          <a:rect l="0" t="0" r="0" b="0"/>
          <a:pathLst/>
        </a:custGeom>
        <a:solidFill>
          <a:schemeClr val="accent1"/>
        </a:solidFill>
        <a:ln w="9525" cap="flat" cmpd="sng" algn="ctr">
          <a:solidFill>
            <a:schemeClr val="tx1"/>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NZ" sz="2400" b="0" i="0" u="none" strike="noStrike" cap="none" normalizeH="0" baseline="0" smtClean="0">
            <a:ln>
              <a:noFill/>
            </a:ln>
            <a:solidFill>
              <a:schemeClr val="tx1"/>
            </a:solidFill>
            <a:effectLst/>
            <a:latin typeface="Arial" charset="0"/>
            <a:ea typeface="ＭＳ Ｐゴシック" pitchFamily="-112" charset="-128"/>
          </a:defRPr>
        </a:defPPr>
      </a:lstStyle>
    </a:lnDef>
  </a:objectDefaults>
  <a:extraClrSchemeLst>
    <a:extraClrScheme>
      <a:clrScheme name="PFR_template 1">
        <a:dk1>
          <a:srgbClr val="000000"/>
        </a:dk1>
        <a:lt1>
          <a:srgbClr val="FFFFFF"/>
        </a:lt1>
        <a:dk2>
          <a:srgbClr val="506860"/>
        </a:dk2>
        <a:lt2>
          <a:srgbClr val="808080"/>
        </a:lt2>
        <a:accent1>
          <a:srgbClr val="CACECE"/>
        </a:accent1>
        <a:accent2>
          <a:srgbClr val="FF0000"/>
        </a:accent2>
        <a:accent3>
          <a:srgbClr val="FFFFFF"/>
        </a:accent3>
        <a:accent4>
          <a:srgbClr val="000000"/>
        </a:accent4>
        <a:accent5>
          <a:srgbClr val="E1E3E3"/>
        </a:accent5>
        <a:accent6>
          <a:srgbClr val="E70000"/>
        </a:accent6>
        <a:hlink>
          <a:srgbClr val="4C4C4C"/>
        </a:hlink>
        <a:folHlink>
          <a:srgbClr val="99CC00"/>
        </a:folHlink>
      </a:clrScheme>
      <a:clrMap bg1="lt1" tx1="dk1" bg2="lt2" tx2="dk2" accent1="accent1" accent2="accent2" accent3="accent3" accent4="accent4" accent5="accent5" accent6="accent6" hlink="hlink" folHlink="folHlink"/>
    </a:extraClrScheme>
    <a:extraClrScheme>
      <a:clrScheme name="PFR_template 2">
        <a:dk1>
          <a:srgbClr val="000000"/>
        </a:dk1>
        <a:lt1>
          <a:srgbClr val="FFFFFF"/>
        </a:lt1>
        <a:dk2>
          <a:srgbClr val="506860"/>
        </a:dk2>
        <a:lt2>
          <a:srgbClr val="808080"/>
        </a:lt2>
        <a:accent1>
          <a:srgbClr val="CACECE"/>
        </a:accent1>
        <a:accent2>
          <a:srgbClr val="ECEFF0"/>
        </a:accent2>
        <a:accent3>
          <a:srgbClr val="FFFFFF"/>
        </a:accent3>
        <a:accent4>
          <a:srgbClr val="000000"/>
        </a:accent4>
        <a:accent5>
          <a:srgbClr val="E1E3E3"/>
        </a:accent5>
        <a:accent6>
          <a:srgbClr val="D6D9D9"/>
        </a:accent6>
        <a:hlink>
          <a:srgbClr val="4C4C4C"/>
        </a:hlink>
        <a:folHlink>
          <a:srgbClr val="99CC00"/>
        </a:folHlink>
      </a:clrScheme>
      <a:clrMap bg1="lt1" tx1="dk1" bg2="lt2" tx2="dk2" accent1="accent1" accent2="accent2" accent3="accent3" accent4="accent4" accent5="accent5" accent6="accent6" hlink="hlink" folHlink="folHlink"/>
    </a:extraClrScheme>
  </a:extraClrSchemeLst>
  <a:extLst>
    <a:ext uri="{05A4C25C-085E-4340-85A3-A5531E510DB2}">
      <thm15:themeFamily xmlns:thm15="http://schemas.microsoft.com/office/thememl/2012/main" name="Final PFR" id="{AE3FF3E4-F313-B241-94D3-7CABDC325A48}" vid="{BFEB2517-27EE-5B4C-A49C-DE941F6C8C7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documentManagement>
    <TaxCatchAll xmlns="8e4dc625-a080-46dd-a669-0042841ac301"/>
    <Status xmlns="ed79b03d-6b76-4d88-9b06-13d0e3927ce6">In progress</Status>
    <DocType xmlns="4dd2d70e-177f-4c23-8ce9-fc74cad9c6cc" xsi:nil="true"/>
    <Notes0 xmlns="ed79b03d-6b76-4d88-9b06-13d0e3927ce6" xsi:nil="true"/>
    <Assigned_x0020_To0 xmlns="ed79b03d-6b76-4d88-9b06-13d0e3927ce6">
      <UserInfo>
        <DisplayName/>
        <AccountId xsi:nil="true"/>
        <AccountType/>
      </UserInfo>
    </Assigned_x0020_To0>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PFR Document" ma:contentTypeID="0x010100DDCAB0052FEC8743A04A496C18E6FACE00438EADA7063BCF408971AFF06EEA33D5" ma:contentTypeVersion="6" ma:contentTypeDescription="" ma:contentTypeScope="" ma:versionID="d46b48e72452c19bceb20f0bd798010e">
  <xsd:schema xmlns:xsd="http://www.w3.org/2001/XMLSchema" xmlns:xs="http://www.w3.org/2001/XMLSchema" xmlns:p="http://schemas.microsoft.com/office/2006/metadata/properties" xmlns:ns2="ed79b03d-6b76-4d88-9b06-13d0e3927ce6" xmlns:ns3="8e4dc625-a080-46dd-a669-0042841ac301" xmlns:ns4="4dd2d70e-177f-4c23-8ce9-fc74cad9c6cc" targetNamespace="http://schemas.microsoft.com/office/2006/metadata/properties" ma:root="true" ma:fieldsID="37805c31fb207ce3a02331b939cd4535" ns2:_="" ns3:_="" ns4:_="">
    <xsd:import namespace="ed79b03d-6b76-4d88-9b06-13d0e3927ce6"/>
    <xsd:import namespace="8e4dc625-a080-46dd-a669-0042841ac301"/>
    <xsd:import namespace="4dd2d70e-177f-4c23-8ce9-fc74cad9c6cc"/>
    <xsd:element name="properties">
      <xsd:complexType>
        <xsd:sequence>
          <xsd:element name="documentManagement">
            <xsd:complexType>
              <xsd:all>
                <xsd:element ref="ns2:Assigned_x0020_To0" minOccurs="0"/>
                <xsd:element ref="ns2:Status" minOccurs="0"/>
                <xsd:element ref="ns2:Notes0" minOccurs="0"/>
                <xsd:element ref="ns3:TaxCatchAll" minOccurs="0"/>
                <xsd:element ref="ns4:DocTyp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79b03d-6b76-4d88-9b06-13d0e3927ce6" elementFormDefault="qualified">
    <xsd:import namespace="http://schemas.microsoft.com/office/2006/documentManagement/types"/>
    <xsd:import namespace="http://schemas.microsoft.com/office/infopath/2007/PartnerControls"/>
    <xsd:element name="Assigned_x0020_To0" ma:index="8" nillable="true" ma:displayName="Assigned To" ma:list="UserInfo" ma:SharePointGroup="2150" ma:internalName="Assigned_x0020_To0"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atus" ma:index="9" nillable="true" ma:displayName="Status" ma:default="In progress" ma:format="RadioButtons" ma:internalName="Status">
      <xsd:simpleType>
        <xsd:restriction base="dms:Choice">
          <xsd:enumeration value="In progress"/>
          <xsd:enumeration value="Ready for printing"/>
          <xsd:enumeration value="Parked"/>
          <xsd:enumeration value="Printed"/>
        </xsd:restriction>
      </xsd:simpleType>
    </xsd:element>
    <xsd:element name="Notes0" ma:index="10" nillable="true" ma:displayName="Notes" ma:internalName="Notes0"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e4dc625-a080-46dd-a669-0042841ac301" elementFormDefault="qualified">
    <xsd:import namespace="http://schemas.microsoft.com/office/2006/documentManagement/types"/>
    <xsd:import namespace="http://schemas.microsoft.com/office/infopath/2007/PartnerControls"/>
    <xsd:element name="TaxCatchAll" ma:index="11" nillable="true" ma:displayName="Taxonomy Catch All Column" ma:hidden="true" ma:list="{95f2a5cc-9d3a-4044-b23f-529b71d9e96a}" ma:internalName="TaxCatchAll" ma:showField="CatchAllData" ma:web="4dd2d70e-177f-4c23-8ce9-fc74cad9c6cc">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dd2d70e-177f-4c23-8ce9-fc74cad9c6cc" elementFormDefault="qualified">
    <xsd:import namespace="http://schemas.microsoft.com/office/2006/documentManagement/types"/>
    <xsd:import namespace="http://schemas.microsoft.com/office/infopath/2007/PartnerControls"/>
    <xsd:element name="DocType" ma:index="12" nillable="true" ma:displayName="DocType" ma:format="Dropdown" ma:internalName="DocType">
      <xsd:simpleType>
        <xsd:restriction base="dms:Choice">
          <xsd:enumeration value="Applications"/>
          <xsd:enumeration value="Correspondence"/>
          <xsd:enumeration value="General reports"/>
          <xsd:enumeration value="Minutes/Agenda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Receivers xmlns:spe="http://schemas.microsoft.com/sharepoint/events">
  <Receiver>
    <Name>DocumentMetadataEventHandler.ItemAdded</Name>
    <Type>ItemAdded</Type>
    <SequenceNumber>10000</SequenceNumber>
    <Assembly>PFR.Intranet.Core, Version=1.0.279.0, Culture=neutral, PublicKeyToken=25a3f613328c0e69</Assembly>
    <Class>PFR.Intranet.Core.DocumentMetadataEventHandler</Class>
    <Data/>
    <Filter/>
  </Receiver>
  <Receiver>
    <Name>DocumentMetadataEventHandler.ItemUpdated</Name>
    <Type>ItemUpdated</Type>
    <SequenceNumber>10000</SequenceNumber>
    <Assembly>PFR.Intranet.Core, Version=1.0.279.0, Culture=neutral, PublicKeyToken=25a3f613328c0e69</Assembly>
    <Class>PFR.Intranet.Core.DocumentMetadataEventHandler</Class>
    <Data/>
    <Filter/>
  </Receiver>
  <Receiver>
    <Name>MetadataValidatorEventReciever.ItemAdded</Name>
    <Type>ItemAdded</Type>
    <SequenceNumber>10000</SequenceNumber>
    <Assembly>PFR.Intranet.Core, Version=1.0.279.0, Culture=neutral, PublicKeyToken=25a3f613328c0e69</Assembly>
    <Class>PFR.Intranet.Core.MetadataValidatorEventReciever</Class>
    <Data/>
    <Filter/>
  </Receiver>
  <Receiver>
    <Name>MetadataValidatorEventReciever.ItemUpdating</Name>
    <Type>ItemUpdating</Type>
    <SequenceNumber>10000</SequenceNumber>
    <Assembly>PFR.Intranet.Core, Version=1.0.279.0, Culture=neutral, PublicKeyToken=25a3f613328c0e69</Assembly>
    <Class>PFR.Intranet.Core.MetadataValidatorEventReciever</Class>
    <Data/>
    <Filter/>
  </Receiver>
  <Receiver>
    <Name>MetadataValidatorEventReciever.ItemAdding</Name>
    <Type>ItemAdding</Type>
    <SequenceNumber>10000</SequenceNumber>
    <Assembly>PFR.Intranet.Core, Version=1.0.279.0, Culture=neutral, PublicKeyToken=25a3f613328c0e69</Assembly>
    <Class>PFR.Intranet.Core.MetadataValidatorEventReciever</Class>
    <Data/>
    <Filter/>
  </Receiver>
  <Receiver>
    <Name>MetadataValidatorEventReciever.ItemCheckedIn</Name>
    <Type>ItemCheckedIn</Type>
    <SequenceNumber>10000</SequenceNumber>
    <Assembly>PFR.Intranet.Core, Version=1.0.279.0, Culture=neutral, PublicKeyToken=25a3f613328c0e69</Assembly>
    <Class>PFR.Intranet.Core.MetadataValidatorEventReciever</Class>
    <Data/>
    <Filter/>
  </Receiver>
  <Receiver>
    <Name>MetadataValidatorEventReciever.ItemUpdated</Name>
    <Type>ItemUpdated</Type>
    <SequenceNumber>10000</SequenceNumber>
    <Assembly>PFR.Intranet.Core, Version=1.0.279.0, Culture=neutral, PublicKeyToken=25a3f613328c0e69</Assembly>
    <Class>PFR.Intranet.Core.MetadataValidatorEventReciever</Class>
    <Data/>
    <Filter/>
  </Receiver>
</Receivers>
</file>

<file path=customXml/item5.xml><?xml version="1.0" encoding="utf-8"?>
<?mso-contentType ?>
<SharedContentType xmlns="Microsoft.SharePoint.Taxonomy.ContentTypeSync" SourceId="851a8733-41a3-4250-a9ab-11819fdc6ee0" ContentTypeId="0x010100DDCAB0052FEC8743A04A496C18E6FACE" PreviousValue="false"/>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D349A5-4986-4C6A-92A8-6ADA69A599C4}">
  <ds:schemaRefs>
    <ds:schemaRef ds:uri="http://schemas.microsoft.com/office/2006/metadata/properties"/>
    <ds:schemaRef ds:uri="8e4dc625-a080-46dd-a669-0042841ac301"/>
    <ds:schemaRef ds:uri="ed79b03d-6b76-4d88-9b06-13d0e3927ce6"/>
    <ds:schemaRef ds:uri="4dd2d70e-177f-4c23-8ce9-fc74cad9c6cc"/>
  </ds:schemaRefs>
</ds:datastoreItem>
</file>

<file path=customXml/itemProps2.xml><?xml version="1.0" encoding="utf-8"?>
<ds:datastoreItem xmlns:ds="http://schemas.openxmlformats.org/officeDocument/2006/customXml" ds:itemID="{16CA9A3A-DF2C-4792-B76A-6AA3AF285425}">
  <ds:schemaRefs>
    <ds:schemaRef ds:uri="http://schemas.microsoft.com/sharepoint/v3/contenttype/forms"/>
  </ds:schemaRefs>
</ds:datastoreItem>
</file>

<file path=customXml/itemProps3.xml><?xml version="1.0" encoding="utf-8"?>
<ds:datastoreItem xmlns:ds="http://schemas.openxmlformats.org/officeDocument/2006/customXml" ds:itemID="{6D9D7B06-442B-46B9-B13E-135E6478A9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79b03d-6b76-4d88-9b06-13d0e3927ce6"/>
    <ds:schemaRef ds:uri="8e4dc625-a080-46dd-a669-0042841ac301"/>
    <ds:schemaRef ds:uri="4dd2d70e-177f-4c23-8ce9-fc74cad9c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E191DEE-7DFA-4B5B-AB4C-7F7CEA88F92C}">
  <ds:schemaRefs>
    <ds:schemaRef ds:uri="http://schemas.microsoft.com/sharepoint/events"/>
  </ds:schemaRefs>
</ds:datastoreItem>
</file>

<file path=customXml/itemProps5.xml><?xml version="1.0" encoding="utf-8"?>
<ds:datastoreItem xmlns:ds="http://schemas.openxmlformats.org/officeDocument/2006/customXml" ds:itemID="{0E007FA6-017C-4B27-9604-DA35C289FF7D}">
  <ds:schemaRefs>
    <ds:schemaRef ds:uri="Microsoft.SharePoint.Taxonomy.ContentTypeSync"/>
  </ds:schemaRefs>
</ds:datastoreItem>
</file>

<file path=customXml/itemProps6.xml><?xml version="1.0" encoding="utf-8"?>
<ds:datastoreItem xmlns:ds="http://schemas.openxmlformats.org/officeDocument/2006/customXml" ds:itemID="{5DD5A7B5-C8DE-4278-A7C9-6FFB5E1B0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FR_Science_Report_Template.dotx</Template>
  <TotalTime>2401</TotalTime>
  <Pages>21</Pages>
  <Words>6265</Words>
  <Characters>35714</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Enter Title Here</vt:lpstr>
    </vt:vector>
  </TitlesOfParts>
  <Company>Plant &amp; Food Research</Company>
  <LinksUpToDate>false</LinksUpToDate>
  <CharactersWithSpaces>41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Title Here</dc:title>
  <dc:subject/>
  <dc:creator>Hamish Brown</dc:creator>
  <cp:keywords/>
  <dc:description/>
  <cp:lastModifiedBy>Hamish Brown</cp:lastModifiedBy>
  <cp:revision>3</cp:revision>
  <cp:lastPrinted>2020-07-14T00:17:00Z</cp:lastPrinted>
  <dcterms:created xsi:type="dcterms:W3CDTF">2022-05-26T23:43:00Z</dcterms:created>
  <dcterms:modified xsi:type="dcterms:W3CDTF">2022-06-17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CAB0052FEC8743A04A496C18E6FACE00438EADA7063BCF408971AFF06EEA33D5</vt:lpwstr>
  </property>
  <property fmtid="{D5CDD505-2E9C-101B-9397-08002B2CF9AE}" pid="3" name="Mendeley Document_1">
    <vt:lpwstr>True</vt:lpwstr>
  </property>
  <property fmtid="{D5CDD505-2E9C-101B-9397-08002B2CF9AE}" pid="4" name="Mendeley Unique User Id_1">
    <vt:lpwstr>57ba119c-b50e-36d9-a758-6e0ae16076b6</vt:lpwstr>
  </property>
  <property fmtid="{D5CDD505-2E9C-101B-9397-08002B2CF9AE}" pid="5" name="Mendeley Citation Style_1">
    <vt:lpwstr>http://csl.mendeley.com/styles/509686571/annals-of-botany</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annals-of-botany</vt:lpwstr>
  </property>
  <property fmtid="{D5CDD505-2E9C-101B-9397-08002B2CF9AE}" pid="11" name="Mendeley Recent Style Name 2_1">
    <vt:lpwstr>Annals of Botany</vt:lpwstr>
  </property>
  <property fmtid="{D5CDD505-2E9C-101B-9397-08002B2CF9AE}" pid="12" name="Mendeley Recent Style Id 3_1">
    <vt:lpwstr>http://csl.mendeley.com/styles/509686571/annals-of-botany</vt:lpwstr>
  </property>
  <property fmtid="{D5CDD505-2E9C-101B-9397-08002B2CF9AE}" pid="13" name="Mendeley Recent Style Name 3_1">
    <vt:lpwstr>Annals of Botany - Hamish Brow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